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DD95B7" w14:textId="6E46025E" w:rsidR="009F21B5" w:rsidRPr="00545427" w:rsidRDefault="00246A73" w:rsidP="00545427">
      <w:pPr>
        <w:pBdr>
          <w:top w:val="single" w:sz="4" w:space="1" w:color="auto"/>
          <w:left w:val="single" w:sz="4" w:space="4" w:color="auto"/>
          <w:bottom w:val="single" w:sz="4" w:space="1" w:color="auto"/>
          <w:right w:val="single" w:sz="4" w:space="4" w:color="auto"/>
        </w:pBdr>
        <w:rPr>
          <w:sz w:val="28"/>
          <w:szCs w:val="28"/>
        </w:rPr>
      </w:pPr>
      <w:r w:rsidRPr="00545427">
        <w:rPr>
          <w:sz w:val="28"/>
          <w:szCs w:val="28"/>
        </w:rPr>
        <w:t>Assignment:</w:t>
      </w:r>
    </w:p>
    <w:p w14:paraId="28C5489A" w14:textId="77777777" w:rsidR="009F21B5" w:rsidRPr="00545427" w:rsidRDefault="009F21B5" w:rsidP="00545427">
      <w:pPr>
        <w:pBdr>
          <w:top w:val="single" w:sz="4" w:space="1" w:color="auto"/>
          <w:left w:val="single" w:sz="4" w:space="4" w:color="auto"/>
          <w:bottom w:val="single" w:sz="4" w:space="1" w:color="auto"/>
          <w:right w:val="single" w:sz="4" w:space="4" w:color="auto"/>
        </w:pBdr>
        <w:jc w:val="both"/>
        <w:rPr>
          <w:sz w:val="28"/>
          <w:szCs w:val="28"/>
        </w:rPr>
      </w:pPr>
      <w:r w:rsidRPr="00545427">
        <w:rPr>
          <w:sz w:val="28"/>
          <w:szCs w:val="28"/>
        </w:rPr>
        <w:t xml:space="preserve">Provide a concise overview of electronic structure methods and methods to screen the potential energy surface to investigate </w:t>
      </w:r>
      <w:r w:rsidR="00A779EE">
        <w:rPr>
          <w:sz w:val="28"/>
          <w:szCs w:val="28"/>
        </w:rPr>
        <w:t>metal-organic frameworks</w:t>
      </w:r>
      <w:r w:rsidRPr="00545427">
        <w:rPr>
          <w:sz w:val="28"/>
          <w:szCs w:val="28"/>
        </w:rPr>
        <w:t xml:space="preserve"> at the molecular scale</w:t>
      </w:r>
    </w:p>
    <w:p w14:paraId="03B6CD9D" w14:textId="77777777" w:rsidR="00EB7606" w:rsidRDefault="00EB7606" w:rsidP="000378C1">
      <w:pPr>
        <w:jc w:val="both"/>
        <w:rPr>
          <w:i/>
        </w:rPr>
      </w:pPr>
    </w:p>
    <w:p w14:paraId="7BB6B95A" w14:textId="161FF4CB" w:rsidR="00DE6F5A" w:rsidRPr="00DE6F5A" w:rsidRDefault="00EB7606" w:rsidP="000378C1">
      <w:pPr>
        <w:jc w:val="both"/>
        <w:rPr>
          <w:i/>
        </w:rPr>
      </w:pPr>
      <w:r w:rsidRPr="00344681">
        <w:rPr>
          <w:i/>
          <w:color w:val="FF0000"/>
        </w:rPr>
        <w:t xml:space="preserve">Scientific method, the process by which we can obtain objective and verifiable knowledge of reality, is strongly based on experiments. </w:t>
      </w:r>
      <w:r w:rsidR="00734146">
        <w:rPr>
          <w:i/>
        </w:rPr>
        <w:t xml:space="preserve">Experimental observations </w:t>
      </w:r>
      <w:r w:rsidR="00762F5C">
        <w:rPr>
          <w:i/>
        </w:rPr>
        <w:t xml:space="preserve">allow to formulate </w:t>
      </w:r>
      <w:r w:rsidR="00734146">
        <w:rPr>
          <w:i/>
        </w:rPr>
        <w:t xml:space="preserve">mathematical </w:t>
      </w:r>
      <w:r w:rsidR="00762F5C">
        <w:rPr>
          <w:i/>
        </w:rPr>
        <w:t>laws</w:t>
      </w:r>
      <w:r w:rsidR="00734146">
        <w:rPr>
          <w:i/>
        </w:rPr>
        <w:t xml:space="preserve"> and </w:t>
      </w:r>
      <w:r w:rsidR="00FB595B">
        <w:rPr>
          <w:i/>
        </w:rPr>
        <w:t>make hypotheses</w:t>
      </w:r>
      <w:r w:rsidR="00762F5C">
        <w:rPr>
          <w:i/>
        </w:rPr>
        <w:t xml:space="preserve"> that describe </w:t>
      </w:r>
      <w:r w:rsidR="00734146">
        <w:rPr>
          <w:i/>
        </w:rPr>
        <w:t xml:space="preserve">and explain </w:t>
      </w:r>
      <w:r w:rsidR="00762F5C">
        <w:rPr>
          <w:i/>
        </w:rPr>
        <w:t>the macroscopic behavior of materials.</w:t>
      </w:r>
      <w:r w:rsidR="00FB595B">
        <w:rPr>
          <w:i/>
        </w:rPr>
        <w:t xml:space="preserve"> When</w:t>
      </w:r>
      <w:r w:rsidR="00D00478">
        <w:rPr>
          <w:i/>
        </w:rPr>
        <w:t xml:space="preserve"> a theory is </w:t>
      </w:r>
      <w:r w:rsidR="00734146">
        <w:rPr>
          <w:i/>
        </w:rPr>
        <w:t>proposed</w:t>
      </w:r>
      <w:r w:rsidR="00D00478">
        <w:rPr>
          <w:i/>
        </w:rPr>
        <w:t xml:space="preserve">, predictions are made based on the </w:t>
      </w:r>
      <w:r w:rsidR="00734146">
        <w:rPr>
          <w:i/>
        </w:rPr>
        <w:t>models</w:t>
      </w:r>
      <w:r w:rsidR="00D00478">
        <w:rPr>
          <w:i/>
        </w:rPr>
        <w:t>, and new experiments are performed to validate the theories</w:t>
      </w:r>
      <w:r w:rsidR="00734146">
        <w:rPr>
          <w:i/>
        </w:rPr>
        <w:t xml:space="preserve">. </w:t>
      </w:r>
      <w:r w:rsidR="0039232D">
        <w:rPr>
          <w:i/>
        </w:rPr>
        <w:t>A validated</w:t>
      </w:r>
      <w:r w:rsidR="00734146">
        <w:rPr>
          <w:i/>
        </w:rPr>
        <w:t xml:space="preserve"> theory </w:t>
      </w:r>
      <w:r w:rsidR="00D00478">
        <w:rPr>
          <w:i/>
        </w:rPr>
        <w:t xml:space="preserve">can </w:t>
      </w:r>
      <w:r w:rsidR="0039232D">
        <w:rPr>
          <w:i/>
        </w:rPr>
        <w:t xml:space="preserve">then </w:t>
      </w:r>
      <w:r w:rsidR="00D00478">
        <w:rPr>
          <w:i/>
        </w:rPr>
        <w:t>be used to make new predictions</w:t>
      </w:r>
      <w:r w:rsidR="00734146">
        <w:rPr>
          <w:i/>
        </w:rPr>
        <w:t xml:space="preserve"> and </w:t>
      </w:r>
      <w:r w:rsidR="004D427F">
        <w:rPr>
          <w:i/>
        </w:rPr>
        <w:t>advance scientific</w:t>
      </w:r>
      <w:r w:rsidR="00734146">
        <w:rPr>
          <w:i/>
        </w:rPr>
        <w:t xml:space="preserve"> </w:t>
      </w:r>
      <w:r w:rsidR="004D427F">
        <w:rPr>
          <w:i/>
        </w:rPr>
        <w:t>progress</w:t>
      </w:r>
      <w:r w:rsidR="00D00478">
        <w:rPr>
          <w:i/>
        </w:rPr>
        <w:t>.</w:t>
      </w:r>
      <w:r w:rsidR="004D427F">
        <w:rPr>
          <w:i/>
        </w:rPr>
        <w:t xml:space="preserve"> </w:t>
      </w:r>
      <w:r w:rsidR="00D00478">
        <w:rPr>
          <w:i/>
        </w:rPr>
        <w:t xml:space="preserve">The rise of computational power allowed to extend this concept to very complex </w:t>
      </w:r>
      <w:r w:rsidR="00FA72A2">
        <w:rPr>
          <w:i/>
        </w:rPr>
        <w:t xml:space="preserve">systems of equations, which would not be possible to tackle </w:t>
      </w:r>
      <w:r w:rsidR="004D427F">
        <w:rPr>
          <w:i/>
        </w:rPr>
        <w:t>before</w:t>
      </w:r>
      <w:r w:rsidR="00D00478">
        <w:rPr>
          <w:i/>
        </w:rPr>
        <w:t xml:space="preserve">. </w:t>
      </w:r>
      <w:r w:rsidR="004D427F">
        <w:rPr>
          <w:i/>
        </w:rPr>
        <w:t xml:space="preserve">In fact, if macroscopic systems could be described by a small number of thermodynamic variables, the microscopic behavior of their components is extremely complex and depends on an enormous number of interactions. </w:t>
      </w:r>
      <w:r w:rsidR="004134CF">
        <w:rPr>
          <w:i/>
        </w:rPr>
        <w:t>Ideally</w:t>
      </w:r>
      <w:r w:rsidR="00A31A8D">
        <w:rPr>
          <w:i/>
        </w:rPr>
        <w:t>,</w:t>
      </w:r>
      <w:r w:rsidR="004134CF">
        <w:rPr>
          <w:i/>
        </w:rPr>
        <w:t xml:space="preserve"> c</w:t>
      </w:r>
      <w:r w:rsidR="00D00478">
        <w:rPr>
          <w:i/>
        </w:rPr>
        <w:t>omputer simulations</w:t>
      </w:r>
      <w:r w:rsidR="00FA72A2">
        <w:rPr>
          <w:i/>
        </w:rPr>
        <w:t xml:space="preserve"> </w:t>
      </w:r>
      <w:r w:rsidR="004134CF">
        <w:rPr>
          <w:i/>
        </w:rPr>
        <w:t xml:space="preserve">would be able </w:t>
      </w:r>
      <w:r w:rsidR="004D427F">
        <w:rPr>
          <w:i/>
        </w:rPr>
        <w:t xml:space="preserve">to </w:t>
      </w:r>
      <w:r w:rsidR="00FA72A2">
        <w:rPr>
          <w:i/>
        </w:rPr>
        <w:t>reconstruct</w:t>
      </w:r>
      <w:r w:rsidR="004134CF">
        <w:rPr>
          <w:i/>
        </w:rPr>
        <w:t xml:space="preserve"> or predict</w:t>
      </w:r>
      <w:r w:rsidR="00FA72A2">
        <w:rPr>
          <w:i/>
        </w:rPr>
        <w:t xml:space="preserve"> the experimental behavior of complex chemical systems, starting from the theoretical laws</w:t>
      </w:r>
      <w:r w:rsidR="004D427F">
        <w:rPr>
          <w:i/>
        </w:rPr>
        <w:t xml:space="preserve"> that govern them</w:t>
      </w:r>
      <w:r w:rsidR="00725714">
        <w:rPr>
          <w:i/>
        </w:rPr>
        <w:t xml:space="preserve">. </w:t>
      </w:r>
      <w:r w:rsidR="00FA72A2">
        <w:rPr>
          <w:i/>
        </w:rPr>
        <w:t>This way</w:t>
      </w:r>
      <w:r w:rsidR="004D427F">
        <w:rPr>
          <w:i/>
        </w:rPr>
        <w:t>,</w:t>
      </w:r>
      <w:r w:rsidR="00FA72A2">
        <w:rPr>
          <w:i/>
        </w:rPr>
        <w:t xml:space="preserve"> </w:t>
      </w:r>
      <w:r w:rsidR="0039232D">
        <w:rPr>
          <w:i/>
        </w:rPr>
        <w:t xml:space="preserve">molecular modeling allows </w:t>
      </w:r>
      <w:r w:rsidR="00FA72A2">
        <w:rPr>
          <w:i/>
        </w:rPr>
        <w:t xml:space="preserve">to </w:t>
      </w:r>
      <w:r w:rsidR="00FA72A2" w:rsidRPr="00DE6F5A">
        <w:rPr>
          <w:i/>
        </w:rPr>
        <w:t xml:space="preserve">describe processes which are hard to probe experimentally, due to the </w:t>
      </w:r>
      <w:r w:rsidR="00FA72A2">
        <w:rPr>
          <w:i/>
        </w:rPr>
        <w:t xml:space="preserve">small </w:t>
      </w:r>
      <w:r w:rsidR="00FA72A2" w:rsidRPr="00DE6F5A">
        <w:rPr>
          <w:i/>
        </w:rPr>
        <w:t>time and length scales</w:t>
      </w:r>
      <w:r w:rsidR="00FA72A2">
        <w:rPr>
          <w:i/>
        </w:rPr>
        <w:t>, and even predict</w:t>
      </w:r>
      <w:r w:rsidR="004D427F">
        <w:rPr>
          <w:i/>
        </w:rPr>
        <w:t xml:space="preserve"> the outcome of new experiments</w:t>
      </w:r>
      <w:r w:rsidR="00FA72A2">
        <w:rPr>
          <w:i/>
        </w:rPr>
        <w:t xml:space="preserve"> </w:t>
      </w:r>
      <w:r w:rsidR="00BB0913" w:rsidRPr="00DE6F5A">
        <w:rPr>
          <w:i/>
        </w:rPr>
        <w:fldChar w:fldCharType="begin"/>
      </w:r>
      <w:r w:rsidR="009D4EB0">
        <w:rPr>
          <w:i/>
        </w:rPr>
        <w:instrText xml:space="preserve"> ADDIN EN.CITE &lt;EndNote&gt;&lt;Cite&gt;&lt;Author&gt;Allen&lt;/Author&gt;&lt;Year&gt;1989&lt;/Year&gt;&lt;RecNum&gt;2&lt;/RecNum&gt;&lt;DisplayText&gt;&lt;style face="superscript"&gt;1&lt;/style&gt;&lt;/DisplayText&gt;&lt;record&gt;&lt;rec-number&gt;2&lt;/rec-number&gt;&lt;foreign-keys&gt;&lt;key app="EN" db-id="faffwzrzmpa0wie9ztlxvwdkrp0rvet5sz9x" timestamp="1534170096"&gt;2&lt;/key&gt;&lt;/foreign-keys&gt;&lt;ref-type name="Book"&gt;6&lt;/ref-type&gt;&lt;contributors&gt;&lt;authors&gt;&lt;author&gt;M. P. Allen&lt;/author&gt;&lt;author&gt;D. J. Tildesley&lt;/author&gt;&lt;/authors&gt;&lt;/contributors&gt;&lt;titles&gt;&lt;title&gt;Computer simulation of liquids&lt;/title&gt;&lt;/titles&gt;&lt;pages&gt;385&lt;/pages&gt;&lt;dates&gt;&lt;year&gt;1989&lt;/year&gt;&lt;/dates&gt;&lt;publisher&gt;Clarendon Press&lt;/publisher&gt;&lt;isbn&gt;0-19-855645-4&lt;/isbn&gt;&lt;urls&gt;&lt;/urls&gt;&lt;/record&gt;&lt;/Cite&gt;&lt;/EndNote&gt;</w:instrText>
      </w:r>
      <w:r w:rsidR="00BB0913" w:rsidRPr="00DE6F5A">
        <w:rPr>
          <w:i/>
        </w:rPr>
        <w:fldChar w:fldCharType="separate"/>
      </w:r>
      <w:r w:rsidR="009D4EB0" w:rsidRPr="009D4EB0">
        <w:rPr>
          <w:i/>
          <w:noProof/>
          <w:vertAlign w:val="superscript"/>
        </w:rPr>
        <w:t>1</w:t>
      </w:r>
      <w:r w:rsidR="00BB0913" w:rsidRPr="00DE6F5A">
        <w:rPr>
          <w:i/>
        </w:rPr>
        <w:fldChar w:fldCharType="end"/>
      </w:r>
      <w:r w:rsidR="00BB0913" w:rsidRPr="00DE6F5A">
        <w:rPr>
          <w:i/>
        </w:rPr>
        <w:t>.</w:t>
      </w:r>
    </w:p>
    <w:p w14:paraId="2BF1AC48" w14:textId="20184F80" w:rsidR="00CB2041" w:rsidRPr="00ED7DD8" w:rsidRDefault="00E6580D" w:rsidP="000378C1">
      <w:pPr>
        <w:pStyle w:val="ListParagraph"/>
        <w:numPr>
          <w:ilvl w:val="0"/>
          <w:numId w:val="2"/>
        </w:numPr>
        <w:jc w:val="both"/>
        <w:rPr>
          <w:rStyle w:val="Strong"/>
        </w:rPr>
      </w:pPr>
      <w:r w:rsidRPr="00ED7DD8">
        <w:rPr>
          <w:rStyle w:val="Strong"/>
        </w:rPr>
        <w:t>Modeling M</w:t>
      </w:r>
      <w:r w:rsidR="00B96571">
        <w:rPr>
          <w:rStyle w:val="Strong"/>
        </w:rPr>
        <w:t>etal Organic Frameworks</w:t>
      </w:r>
    </w:p>
    <w:p w14:paraId="39BDC25F" w14:textId="6CB7872E" w:rsidR="00731130" w:rsidRDefault="00B96571" w:rsidP="00E47511">
      <w:pPr>
        <w:keepNext/>
        <w:jc w:val="both"/>
        <w:rPr>
          <w:color w:val="FF0000"/>
        </w:rPr>
      </w:pPr>
      <w:r w:rsidRPr="00764B68">
        <w:rPr>
          <w:color w:val="FF0000"/>
        </w:rPr>
        <w:t>Metal Organic Frameworks (</w:t>
      </w:r>
      <w:r w:rsidR="00A868FF" w:rsidRPr="00764B68">
        <w:rPr>
          <w:color w:val="FF0000"/>
        </w:rPr>
        <w:t>MOFs</w:t>
      </w:r>
      <w:r w:rsidRPr="00764B68">
        <w:rPr>
          <w:color w:val="FF0000"/>
        </w:rPr>
        <w:t>)</w:t>
      </w:r>
      <w:r w:rsidR="00A868FF" w:rsidRPr="00764B68">
        <w:rPr>
          <w:color w:val="FF0000"/>
        </w:rPr>
        <w:t xml:space="preserve"> </w:t>
      </w:r>
      <w:r w:rsidR="005E0F04" w:rsidRPr="00764B68">
        <w:rPr>
          <w:color w:val="FF0000"/>
        </w:rPr>
        <w:t>are a class of hybrid nanoporous materials composed by inorganic bricks and organic linkers. These two building bloc</w:t>
      </w:r>
      <w:r w:rsidR="006F6F80" w:rsidRPr="00764B68">
        <w:rPr>
          <w:color w:val="FF0000"/>
        </w:rPr>
        <w:t>ks can have different topology</w:t>
      </w:r>
      <w:r w:rsidR="005E0F04" w:rsidRPr="00764B68">
        <w:rPr>
          <w:color w:val="FF0000"/>
        </w:rPr>
        <w:t xml:space="preserve"> and functionalization, allowing to build a</w:t>
      </w:r>
      <w:r w:rsidR="00731130">
        <w:rPr>
          <w:color w:val="FF0000"/>
        </w:rPr>
        <w:t xml:space="preserve"> myriad of different structures, such as the ones depicted in </w:t>
      </w:r>
      <w:r w:rsidR="00731130">
        <w:rPr>
          <w:color w:val="FF0000"/>
        </w:rPr>
        <w:fldChar w:fldCharType="begin"/>
      </w:r>
      <w:r w:rsidR="00731130">
        <w:rPr>
          <w:color w:val="FF0000"/>
        </w:rPr>
        <w:instrText xml:space="preserve"> REF _Ref524612691 \h </w:instrText>
      </w:r>
      <w:r w:rsidR="00731130">
        <w:rPr>
          <w:color w:val="FF0000"/>
        </w:rPr>
      </w:r>
      <w:r w:rsidR="00731130">
        <w:rPr>
          <w:color w:val="FF0000"/>
        </w:rPr>
        <w:fldChar w:fldCharType="separate"/>
      </w:r>
      <w:r w:rsidR="00731130">
        <w:t xml:space="preserve">Figure </w:t>
      </w:r>
      <w:r w:rsidR="00731130">
        <w:rPr>
          <w:noProof/>
        </w:rPr>
        <w:t>1</w:t>
      </w:r>
      <w:r w:rsidR="00731130">
        <w:rPr>
          <w:color w:val="FF0000"/>
        </w:rPr>
        <w:fldChar w:fldCharType="end"/>
      </w:r>
      <w:r w:rsidR="00731130">
        <w:rPr>
          <w:color w:val="FF0000"/>
        </w:rPr>
        <w:t xml:space="preserve">, </w:t>
      </w:r>
      <w:r w:rsidR="005E0F04" w:rsidRPr="00764B68">
        <w:rPr>
          <w:color w:val="FF0000"/>
        </w:rPr>
        <w:t>that can in principle be tuned for given applications.</w:t>
      </w:r>
      <w:r w:rsidR="009076CB" w:rsidRPr="00764B68">
        <w:rPr>
          <w:color w:val="FF0000"/>
        </w:rPr>
        <w:t xml:space="preserve"> </w:t>
      </w:r>
      <w:r w:rsidR="00731130">
        <w:rPr>
          <w:color w:val="FF0000"/>
        </w:rPr>
        <w:t xml:space="preserve"> </w:t>
      </w:r>
      <w:proofErr w:type="gramStart"/>
      <w:r w:rsidR="007C5AAE">
        <w:rPr>
          <w:color w:val="FF0000"/>
        </w:rPr>
        <w:t>In particular, due</w:t>
      </w:r>
      <w:proofErr w:type="gramEnd"/>
      <w:r w:rsidR="007C5AAE">
        <w:rPr>
          <w:color w:val="FF0000"/>
        </w:rPr>
        <w:t xml:space="preserve"> to their crystallinity, high metal content and tunability, they are very appealing for catalysis. Nevertheless, so far little is known about the active sites in these materials, and how they can be tuned </w:t>
      </w:r>
      <w:r w:rsidR="0039232D">
        <w:rPr>
          <w:color w:val="FF0000"/>
        </w:rPr>
        <w:t xml:space="preserve">to catalyze </w:t>
      </w:r>
      <w:r w:rsidR="007C5AAE">
        <w:rPr>
          <w:color w:val="FF0000"/>
        </w:rPr>
        <w:t xml:space="preserve">specific </w:t>
      </w:r>
      <w:r w:rsidR="0039232D">
        <w:rPr>
          <w:color w:val="FF0000"/>
        </w:rPr>
        <w:t>processes, and they represent a challenge both experimentally and theoretically</w:t>
      </w:r>
      <w:r w:rsidR="007C5AAE">
        <w:rPr>
          <w:color w:val="FF0000"/>
        </w:rPr>
        <w:t xml:space="preserve">. The purpose of this work is to gain insight into the active </w:t>
      </w:r>
      <w:r w:rsidR="007C5AAE">
        <w:rPr>
          <w:color w:val="FF0000"/>
        </w:rPr>
        <w:lastRenderedPageBreak/>
        <w:t xml:space="preserve">sites of these materials as such and the change that </w:t>
      </w:r>
      <w:r w:rsidR="0039232D">
        <w:rPr>
          <w:color w:val="FF0000"/>
        </w:rPr>
        <w:t>is observed</w:t>
      </w:r>
      <w:r w:rsidR="007C5AAE">
        <w:rPr>
          <w:color w:val="FF0000"/>
        </w:rPr>
        <w:t xml:space="preserve"> upon functionalization, </w:t>
      </w:r>
      <w:r w:rsidR="0039232D">
        <w:rPr>
          <w:color w:val="FF0000"/>
        </w:rPr>
        <w:t xml:space="preserve">and interaction with the solvent, </w:t>
      </w:r>
      <w:r w:rsidR="007C5AAE">
        <w:rPr>
          <w:color w:val="FF0000"/>
        </w:rPr>
        <w:t xml:space="preserve">moving towards an operando description of the </w:t>
      </w:r>
      <w:r w:rsidR="00F73E82">
        <w:rPr>
          <w:color w:val="FF0000"/>
        </w:rPr>
        <w:t>catalytic process</w:t>
      </w:r>
      <w:r w:rsidR="0039232D">
        <w:rPr>
          <w:color w:val="FF0000"/>
        </w:rPr>
        <w:t>es</w:t>
      </w:r>
      <w:r w:rsidR="00F73E82">
        <w:rPr>
          <w:color w:val="FF0000"/>
        </w:rPr>
        <w:t>.</w:t>
      </w:r>
    </w:p>
    <w:p w14:paraId="2AC47071" w14:textId="77777777" w:rsidR="007C5AAE" w:rsidRDefault="007C5AAE" w:rsidP="00E47511">
      <w:pPr>
        <w:keepNext/>
        <w:jc w:val="both"/>
        <w:rPr>
          <w:color w:val="FF0000"/>
        </w:rPr>
      </w:pPr>
    </w:p>
    <w:p w14:paraId="086D107E" w14:textId="386FF2AE" w:rsidR="00E47511" w:rsidRDefault="00E47511" w:rsidP="00E47511">
      <w:pPr>
        <w:keepNext/>
        <w:jc w:val="both"/>
      </w:pPr>
      <w:r>
        <w:rPr>
          <w:noProof/>
          <w:color w:val="FF0000"/>
        </w:rPr>
        <w:drawing>
          <wp:inline distT="0" distB="0" distL="0" distR="0" wp14:anchorId="270CF866" wp14:editId="00855EA5">
            <wp:extent cx="5943600" cy="37318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731895"/>
                    </a:xfrm>
                    <a:prstGeom prst="rect">
                      <a:avLst/>
                    </a:prstGeom>
                    <a:noFill/>
                    <a:ln>
                      <a:noFill/>
                    </a:ln>
                  </pic:spPr>
                </pic:pic>
              </a:graphicData>
            </a:graphic>
          </wp:inline>
        </w:drawing>
      </w:r>
    </w:p>
    <w:p w14:paraId="33092481" w14:textId="7EB6903B" w:rsidR="00670C8B" w:rsidRPr="00E45404" w:rsidRDefault="00E47511" w:rsidP="00E47511">
      <w:pPr>
        <w:pStyle w:val="Caption"/>
        <w:jc w:val="both"/>
        <w:rPr>
          <w:color w:val="FF0000"/>
        </w:rPr>
      </w:pPr>
      <w:bookmarkStart w:id="0" w:name="_Ref524612691"/>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1</w:t>
      </w:r>
      <w:r w:rsidR="0039232D" w:rsidRPr="00E45404">
        <w:rPr>
          <w:noProof/>
          <w:color w:val="FF0000"/>
        </w:rPr>
        <w:fldChar w:fldCharType="end"/>
      </w:r>
      <w:bookmarkEnd w:id="0"/>
      <w:r w:rsidRPr="00E45404">
        <w:rPr>
          <w:color w:val="FF0000"/>
        </w:rPr>
        <w:t xml:space="preserve"> </w:t>
      </w:r>
      <w:proofErr w:type="spellStart"/>
      <w:r w:rsidRPr="00E45404">
        <w:rPr>
          <w:color w:val="FF0000"/>
        </w:rPr>
        <w:t>DIfferent</w:t>
      </w:r>
      <w:proofErr w:type="spellEnd"/>
      <w:r w:rsidRPr="00E45404">
        <w:rPr>
          <w:color w:val="FF0000"/>
        </w:rPr>
        <w:t xml:space="preserve"> MOF topologies that can be obtained starting from inorganic and organic building blocks</w:t>
      </w:r>
    </w:p>
    <w:p w14:paraId="716AFFEC" w14:textId="78F38A76" w:rsidR="00261A50" w:rsidRDefault="00670C8B" w:rsidP="000378C1">
      <w:pPr>
        <w:jc w:val="both"/>
      </w:pPr>
      <w:r>
        <w:t xml:space="preserve">MOFs </w:t>
      </w:r>
      <w:r w:rsidR="00A868FF">
        <w:t xml:space="preserve">are </w:t>
      </w:r>
      <w:r w:rsidR="009158C9">
        <w:t>materials</w:t>
      </w:r>
      <w:r w:rsidR="00846478">
        <w:t xml:space="preserve"> of complex nature</w:t>
      </w:r>
      <w:r w:rsidR="009158C9">
        <w:t>, and the</w:t>
      </w:r>
      <w:r w:rsidR="002322BC">
        <w:t xml:space="preserve"> structural properties and</w:t>
      </w:r>
      <w:r w:rsidR="009158C9">
        <w:t xml:space="preserve"> chemical transformations that take place on the active sites need to be investigated using multiple computational techniques, that allow to tackle the problem from different point of views, bridging the gap between theory and experiment. </w:t>
      </w:r>
      <w:r w:rsidR="00CB6837">
        <w:t xml:space="preserve">A crucial decision when performing simulations lies in the choice of </w:t>
      </w:r>
      <w:r w:rsidR="001057DA">
        <w:t xml:space="preserve">the </w:t>
      </w:r>
      <w:r w:rsidR="00D00F9A">
        <w:t>model system</w:t>
      </w:r>
      <w:r w:rsidR="001057DA">
        <w:t>, and what</w:t>
      </w:r>
      <w:r w:rsidR="002322BC">
        <w:t xml:space="preserve"> should be</w:t>
      </w:r>
      <w:r w:rsidR="001057DA">
        <w:t xml:space="preserve"> include</w:t>
      </w:r>
      <w:r w:rsidR="002322BC">
        <w:t>d</w:t>
      </w:r>
      <w:r w:rsidR="001057DA">
        <w:t xml:space="preserve"> in it</w:t>
      </w:r>
      <w:r w:rsidR="00CB6837">
        <w:t xml:space="preserve">. </w:t>
      </w:r>
      <w:r w:rsidR="009158C9">
        <w:t xml:space="preserve">When choosing a model to represent the system under study, there is always a fine balance between accuracy and computational cost. On the one hand, it is crucial to use a computational model that captures </w:t>
      </w:r>
      <w:r w:rsidR="00261A50">
        <w:t xml:space="preserve">all </w:t>
      </w:r>
      <w:r w:rsidR="009158C9">
        <w:t xml:space="preserve">the </w:t>
      </w:r>
      <w:r w:rsidR="00261A50">
        <w:t>relevant properties of the material</w:t>
      </w:r>
      <w:r w:rsidR="009E40A5">
        <w:t xml:space="preserve"> and mimics the experimental structure as close as possible. O</w:t>
      </w:r>
      <w:r w:rsidR="00261A50">
        <w:t>n the other, it is often convenient to approximate and neglect certain properties in favor of a larger scale description of the processes</w:t>
      </w:r>
      <w:r w:rsidR="00261A50" w:rsidRPr="00EF69FD">
        <w:rPr>
          <w:color w:val="FF0000"/>
        </w:rPr>
        <w:t>.</w:t>
      </w:r>
      <w:r w:rsidR="009E40A5" w:rsidRPr="00EF69FD">
        <w:rPr>
          <w:color w:val="FF0000"/>
        </w:rPr>
        <w:t xml:space="preserve"> </w:t>
      </w:r>
      <w:r w:rsidR="00A05267" w:rsidRPr="00EF69FD">
        <w:rPr>
          <w:color w:val="FF0000"/>
        </w:rPr>
        <w:t>The focus in this work are the active sites that can be used for catalysis, therefore an accurate electronic description of this region of the material is imperative. Nevertheless, the activity of these sites for chemical reactions can also be influenced by other</w:t>
      </w:r>
      <w:r w:rsidR="0052553C" w:rsidRPr="00EF69FD">
        <w:rPr>
          <w:color w:val="FF0000"/>
        </w:rPr>
        <w:t xml:space="preserve"> factors</w:t>
      </w:r>
      <w:r w:rsidR="00A05267" w:rsidRPr="00EF69FD">
        <w:rPr>
          <w:color w:val="FF0000"/>
        </w:rPr>
        <w:t>, such as the pore size or functionalization</w:t>
      </w:r>
      <w:r w:rsidR="00A05267">
        <w:t>.</w:t>
      </w:r>
      <w:r w:rsidR="0052553C">
        <w:t xml:space="preserve"> Therefore,</w:t>
      </w:r>
      <w:r w:rsidR="00A05267">
        <w:t xml:space="preserve"> </w:t>
      </w:r>
      <w:r w:rsidR="0052553C">
        <w:t>to d</w:t>
      </w:r>
      <w:r w:rsidR="00261A50">
        <w:t>escribe active sites in MOFs and other nanoporous materials, which can have rather large unit cells</w:t>
      </w:r>
      <w:r w:rsidR="00EA0B58">
        <w:t xml:space="preserve"> and non-periodic structural defects</w:t>
      </w:r>
      <w:r w:rsidR="00261A50">
        <w:t xml:space="preserve">, the first question that needs to be asked is </w:t>
      </w:r>
      <w:r w:rsidR="00EA0B58">
        <w:t xml:space="preserve">how </w:t>
      </w:r>
      <w:r w:rsidR="00261A50">
        <w:t>to account for periodicity.</w:t>
      </w:r>
      <w:r w:rsidR="001D2E62">
        <w:t xml:space="preserve"> Two conceptually d</w:t>
      </w:r>
      <w:r w:rsidR="00CB6837">
        <w:t>ifferent approaches</w:t>
      </w:r>
      <w:r w:rsidR="00DC1ECD">
        <w:t>, which are described below,</w:t>
      </w:r>
      <w:r w:rsidR="00CB6837">
        <w:t xml:space="preserve"> can be used.</w:t>
      </w:r>
    </w:p>
    <w:p w14:paraId="30E902A9" w14:textId="77777777" w:rsidR="00CB2041" w:rsidRPr="00ED7DD8" w:rsidRDefault="00407364" w:rsidP="000378C1">
      <w:pPr>
        <w:pStyle w:val="ListParagraph"/>
        <w:numPr>
          <w:ilvl w:val="1"/>
          <w:numId w:val="2"/>
        </w:numPr>
        <w:jc w:val="both"/>
        <w:rPr>
          <w:rStyle w:val="Strong"/>
        </w:rPr>
      </w:pPr>
      <w:r w:rsidRPr="00ED7DD8">
        <w:rPr>
          <w:rStyle w:val="Strong"/>
        </w:rPr>
        <w:t>Extended c</w:t>
      </w:r>
      <w:r w:rsidR="00E6580D" w:rsidRPr="00ED7DD8">
        <w:rPr>
          <w:rStyle w:val="Strong"/>
        </w:rPr>
        <w:t>luster model</w:t>
      </w:r>
    </w:p>
    <w:p w14:paraId="7617E608" w14:textId="2C3C0243" w:rsidR="009E40A5" w:rsidRDefault="009E40A5" w:rsidP="000378C1">
      <w:pPr>
        <w:jc w:val="both"/>
      </w:pPr>
      <w:r>
        <w:lastRenderedPageBreak/>
        <w:t xml:space="preserve">A very computationally efficient approach consists in neglecting periodicity and extracting a </w:t>
      </w:r>
      <w:r w:rsidR="00CE4A29">
        <w:t xml:space="preserve">finite </w:t>
      </w:r>
      <w:r>
        <w:t xml:space="preserve">cluster </w:t>
      </w:r>
      <w:r w:rsidR="0018277B">
        <w:t xml:space="preserve">of </w:t>
      </w:r>
      <w:r w:rsidR="00DC6FB9">
        <w:t xml:space="preserve">atoms </w:t>
      </w:r>
      <w:r>
        <w:t>from the periodic structure. This cluster model</w:t>
      </w:r>
      <w:r w:rsidR="00D40691">
        <w:t xml:space="preserve">, displayed in </w:t>
      </w:r>
      <w:r w:rsidR="00D40691">
        <w:fldChar w:fldCharType="begin"/>
      </w:r>
      <w:r w:rsidR="00D40691">
        <w:instrText xml:space="preserve"> REF _Ref524519272 \h </w:instrText>
      </w:r>
      <w:r w:rsidR="00D40691">
        <w:fldChar w:fldCharType="separate"/>
      </w:r>
      <w:r w:rsidR="00060C8D">
        <w:t xml:space="preserve">Figure </w:t>
      </w:r>
      <w:r w:rsidR="00060C8D">
        <w:rPr>
          <w:noProof/>
        </w:rPr>
        <w:t>2</w:t>
      </w:r>
      <w:r w:rsidR="00D40691">
        <w:fldChar w:fldCharType="end"/>
      </w:r>
      <w:r w:rsidR="00D40691">
        <w:t>,</w:t>
      </w:r>
      <w:r>
        <w:t xml:space="preserve"> contains the active sites</w:t>
      </w:r>
      <w:r w:rsidR="00625EE4">
        <w:t xml:space="preserve"> </w:t>
      </w:r>
      <w:r w:rsidR="005D4BCA">
        <w:t xml:space="preserve">and their surroundings </w:t>
      </w:r>
      <w:r w:rsidR="00287820">
        <w:t>but</w:t>
      </w:r>
      <w:r>
        <w:t xml:space="preserve"> consists in a limited </w:t>
      </w:r>
      <w:r w:rsidR="00287820">
        <w:t>number</w:t>
      </w:r>
      <w:r>
        <w:t xml:space="preserve"> of atoms</w:t>
      </w:r>
      <w:r w:rsidR="00DC6FB9">
        <w:t>, which decrease the computational cost</w:t>
      </w:r>
      <w:r>
        <w:t>.</w:t>
      </w:r>
      <w:r w:rsidR="00DC6FB9">
        <w:t xml:space="preserve"> This allows both a more accurate treatment of the electronic structure, and </w:t>
      </w:r>
      <w:r w:rsidR="00DC6FB9" w:rsidRPr="00344681">
        <w:rPr>
          <w:color w:val="FF0000"/>
        </w:rPr>
        <w:t xml:space="preserve">a screening of different </w:t>
      </w:r>
      <w:r w:rsidR="00344681" w:rsidRPr="00344681">
        <w:rPr>
          <w:color w:val="FF0000"/>
        </w:rPr>
        <w:t>possible geometrical configurations of adsorbates</w:t>
      </w:r>
      <w:r w:rsidR="00DC6FB9">
        <w:t>, which is useful in the search for transition states. Moreover, very efficient transitions state searching algorithms have been developed</w:t>
      </w:r>
      <w:r w:rsidR="00DC6FB9" w:rsidRPr="00DC6FB9">
        <w:t xml:space="preserve"> </w:t>
      </w:r>
      <w:r w:rsidR="00DC6FB9">
        <w:t>for such systems</w:t>
      </w:r>
      <w:r w:rsidR="00AB4D84">
        <w:t xml:space="preserve"> in Gaussian, the most widely used code for cluster calculations</w:t>
      </w:r>
      <w:r w:rsidR="00DC6FB9">
        <w:t xml:space="preserve">. </w:t>
      </w:r>
      <w:r w:rsidR="0018277B">
        <w:t>Wh</w:t>
      </w:r>
      <w:r w:rsidR="00D40691">
        <w:t xml:space="preserve">en cutting a cluster, </w:t>
      </w:r>
      <w:proofErr w:type="gramStart"/>
      <w:r w:rsidR="00D40691">
        <w:t xml:space="preserve">particular </w:t>
      </w:r>
      <w:r w:rsidR="0018277B">
        <w:t>attention</w:t>
      </w:r>
      <w:proofErr w:type="gramEnd"/>
      <w:r w:rsidR="0018277B">
        <w:t xml:space="preserve"> has to be drawn to the termination of bonds and the charge compensation, that have to be done in the most realistic way. The rest of the crystal structure does not surround the external cluster atoms. Some of these atoms need to be fixed in order to mimic the periodic environment and prevent unphysical deformations that would </w:t>
      </w:r>
      <w:r w:rsidR="006D7507">
        <w:t>affect</w:t>
      </w:r>
      <w:r w:rsidR="0018277B">
        <w:t xml:space="preserve"> an estimation of the entropy</w:t>
      </w:r>
      <w:r w:rsidR="00391CD4">
        <w:fldChar w:fldCharType="begin"/>
      </w:r>
      <w:r w:rsidR="009D4EB0">
        <w:instrText xml:space="preserve"> ADDIN EN.CITE &lt;EndNote&gt;&lt;Cite&gt;&lt;Author&gt;De Wispelaere&lt;/Author&gt;&lt;Year&gt;2018&lt;/Year&gt;&lt;RecNum&gt;11&lt;/RecNum&gt;&lt;DisplayText&gt;&lt;style face="superscript"&gt;2&lt;/style&gt;&lt;/DisplayText&gt;&lt;record&gt;&lt;rec-number&gt;11&lt;/rec-number&gt;&lt;foreign-keys&gt;&lt;key app="EN" db-id="faffwzrzmpa0wie9ztlxvwdkrp0rvet5sz9x" timestamp="1534511525"&gt;11&lt;/key&gt;&lt;/foreign-keys&gt;&lt;ref-type name="Book Section"&gt;5&lt;/ref-type&gt;&lt;contributors&gt;&lt;authors&gt;&lt;author&gt;De Wispelaere, Kristof&lt;/author&gt;&lt;author&gt;Vanduyfhuys, Louis&lt;/author&gt;&lt;author&gt;Van Speybroeck, Veronique&lt;/author&gt;&lt;/authors&gt;&lt;secondary-authors&gt;&lt;author&gt;Catlow, C. Richard A.&lt;/author&gt;&lt;author&gt;Van Speybroeck, Veronique&lt;/author&gt;&lt;author&gt;van Santen, Rutger A.&lt;/author&gt;&lt;/secondary-authors&gt;&lt;/contributors&gt;&lt;titles&gt;&lt;title&gt;Chapter 6 - Entropy Contributions to Transition State Modeling&lt;/title&gt;&lt;secondary-title&gt;Modelling and Simulation in the Science of Micro- and Meso-Porous Materials&lt;/secondary-title&gt;&lt;/titles&gt;&lt;pages&gt;189-228&lt;/pages&gt;&lt;keywords&gt;&lt;keyword&gt;Entropy&lt;/keyword&gt;&lt;keyword&gt;zeolites&lt;/keyword&gt;&lt;keyword&gt;metal-organic frameworks&lt;/keyword&gt;&lt;keyword&gt;molecular modeling&lt;/keyword&gt;&lt;keyword&gt;molecular dynamics&lt;/keyword&gt;&lt;keyword&gt;reaction kinetics&lt;/keyword&gt;&lt;keyword&gt;free energy&lt;/keyword&gt;&lt;keyword&gt;anharmonic corrections&lt;/keyword&gt;&lt;/keywords&gt;&lt;dates&gt;&lt;year&gt;2018&lt;/year&gt;&lt;pub-dates&gt;&lt;date&gt;2018/01/01/&lt;/date&gt;&lt;/pub-dates&gt;&lt;/dates&gt;&lt;publisher&gt;Elsevier&lt;/publisher&gt;&lt;isbn&gt;978-0-12-805057-6&lt;/isbn&gt;&lt;urls&gt;&lt;related-urls&gt;&lt;url&gt;http://www.sciencedirect.com/science/article/pii/B9780128050576000065&lt;/url&gt;&lt;/related-urls&gt;&lt;/urls&gt;&lt;electronic-resource-num&gt;https://doi.org/10.1016/B978-0-12-805057-6.00006-5&lt;/electronic-resource-num&gt;&lt;/record&gt;&lt;/Cite&gt;&lt;/EndNote&gt;</w:instrText>
      </w:r>
      <w:r w:rsidR="00391CD4">
        <w:fldChar w:fldCharType="separate"/>
      </w:r>
      <w:r w:rsidR="009D4EB0" w:rsidRPr="009D4EB0">
        <w:rPr>
          <w:noProof/>
          <w:vertAlign w:val="superscript"/>
        </w:rPr>
        <w:t>2</w:t>
      </w:r>
      <w:r w:rsidR="00391CD4">
        <w:fldChar w:fldCharType="end"/>
      </w:r>
      <w:r w:rsidR="0018277B">
        <w:t xml:space="preserve">. </w:t>
      </w:r>
    </w:p>
    <w:p w14:paraId="0494A8E2" w14:textId="77777777" w:rsidR="00363179" w:rsidRDefault="00363179" w:rsidP="00363179">
      <w:pPr>
        <w:keepNext/>
        <w:jc w:val="both"/>
      </w:pPr>
      <w:r w:rsidRPr="00363179">
        <w:rPr>
          <w:noProof/>
        </w:rPr>
        <w:drawing>
          <wp:inline distT="0" distB="0" distL="0" distR="0" wp14:anchorId="05BC305C" wp14:editId="6F60BC43">
            <wp:extent cx="5604206" cy="29355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12034" cy="2939636"/>
                    </a:xfrm>
                    <a:prstGeom prst="rect">
                      <a:avLst/>
                    </a:prstGeom>
                    <a:noFill/>
                    <a:ln>
                      <a:noFill/>
                    </a:ln>
                  </pic:spPr>
                </pic:pic>
              </a:graphicData>
            </a:graphic>
          </wp:inline>
        </w:drawing>
      </w:r>
    </w:p>
    <w:p w14:paraId="13EE9AE5" w14:textId="12CF6A92" w:rsidR="00363179" w:rsidRPr="00E45404" w:rsidRDefault="00363179" w:rsidP="00363179">
      <w:pPr>
        <w:pStyle w:val="Caption"/>
        <w:jc w:val="both"/>
        <w:rPr>
          <w:color w:val="FF0000"/>
        </w:rPr>
      </w:pPr>
      <w:bookmarkStart w:id="1" w:name="_Ref524519272"/>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2</w:t>
      </w:r>
      <w:r w:rsidR="0039232D" w:rsidRPr="00E45404">
        <w:rPr>
          <w:noProof/>
          <w:color w:val="FF0000"/>
        </w:rPr>
        <w:fldChar w:fldCharType="end"/>
      </w:r>
      <w:bookmarkEnd w:id="1"/>
      <w:r w:rsidRPr="00E45404">
        <w:rPr>
          <w:color w:val="FF0000"/>
        </w:rPr>
        <w:t xml:space="preserve"> Extended cluster model</w:t>
      </w:r>
      <w:r w:rsidR="00514C0B" w:rsidRPr="00E45404">
        <w:rPr>
          <w:color w:val="FF0000"/>
        </w:rPr>
        <w:t xml:space="preserve"> cut from the periodic structure of UiO-66</w:t>
      </w:r>
      <w:r w:rsidR="00D40691" w:rsidRPr="00E45404">
        <w:rPr>
          <w:color w:val="FF0000"/>
        </w:rPr>
        <w:t>. The cluster contains the active site, the brick and the linkers in the closest proximity to the active site</w:t>
      </w:r>
    </w:p>
    <w:p w14:paraId="01ADC8E3" w14:textId="18465FAF" w:rsidR="00EA0B58" w:rsidRPr="003568FB" w:rsidRDefault="00EA0B58" w:rsidP="000378C1">
      <w:pPr>
        <w:jc w:val="both"/>
        <w:rPr>
          <w:rStyle w:val="Strong"/>
          <w:b w:val="0"/>
          <w:bCs w:val="0"/>
        </w:rPr>
      </w:pPr>
      <w:r>
        <w:t>Cluster calculations</w:t>
      </w:r>
      <w:r w:rsidR="00DC6FB9">
        <w:t xml:space="preserve"> are an excellent way to benchmark and do a first qualitative screening of reactions and </w:t>
      </w:r>
      <w:r w:rsidR="00471BD3">
        <w:t xml:space="preserve">possible configurations and have been for long the standard computational tool when studying </w:t>
      </w:r>
      <w:r w:rsidR="00632793">
        <w:t xml:space="preserve">reaction in </w:t>
      </w:r>
      <w:r w:rsidR="00471BD3">
        <w:t xml:space="preserve">nanoporous </w:t>
      </w:r>
      <w:r w:rsidR="00632793">
        <w:t>materials</w:t>
      </w:r>
      <w:r w:rsidR="00471BD3">
        <w:t xml:space="preserve">. However, they </w:t>
      </w:r>
      <w:r>
        <w:t xml:space="preserve">are not adequate to correctly describe </w:t>
      </w:r>
      <w:r w:rsidR="00DC6FB9">
        <w:t xml:space="preserve">complex </w:t>
      </w:r>
      <w:r>
        <w:t>reactive processes</w:t>
      </w:r>
      <w:r w:rsidR="00DC6FB9">
        <w:t>, where confinement effect of the pores and structural rearrangements can play an important role</w:t>
      </w:r>
      <w:r>
        <w:t xml:space="preserve">. </w:t>
      </w:r>
      <w:r w:rsidR="00DC6FB9">
        <w:t>The role of solvent in the pores can also be crucial</w:t>
      </w:r>
      <w:r w:rsidR="00471BD3">
        <w:t xml:space="preserve"> for the outcome of a reaction and </w:t>
      </w:r>
      <w:r w:rsidR="00DC6FB9">
        <w:t>cannot be explicitly studied</w:t>
      </w:r>
      <w:r w:rsidR="00471BD3">
        <w:t xml:space="preserve"> by cluster models</w:t>
      </w:r>
      <w:r w:rsidR="00DC6FB9">
        <w:t xml:space="preserve">. </w:t>
      </w:r>
      <w:r>
        <w:t xml:space="preserve">Periodic </w:t>
      </w:r>
      <w:r w:rsidR="00471BD3">
        <w:t>calculations</w:t>
      </w:r>
      <w:r>
        <w:t xml:space="preserve"> resolve this shortcoming</w:t>
      </w:r>
      <w:r w:rsidR="003568FB">
        <w:t>, and</w:t>
      </w:r>
      <w:r w:rsidR="00233DE0">
        <w:t xml:space="preserve"> as computational power grows,</w:t>
      </w:r>
      <w:r w:rsidR="00280679">
        <w:t xml:space="preserve"> the heterogenous catalysis </w:t>
      </w:r>
      <w:r w:rsidR="003568FB">
        <w:t xml:space="preserve">community is shifting towards these more expensive, </w:t>
      </w:r>
      <w:r w:rsidR="005D4CFB">
        <w:t xml:space="preserve">however </w:t>
      </w:r>
      <w:r w:rsidR="003568FB">
        <w:t>more accurate models</w:t>
      </w:r>
      <w:r>
        <w:t xml:space="preserve">. </w:t>
      </w:r>
    </w:p>
    <w:p w14:paraId="03005C46" w14:textId="77777777" w:rsidR="00C05CEE" w:rsidRDefault="00E6580D" w:rsidP="000378C1">
      <w:pPr>
        <w:pStyle w:val="ListParagraph"/>
        <w:numPr>
          <w:ilvl w:val="1"/>
          <w:numId w:val="2"/>
        </w:numPr>
        <w:jc w:val="both"/>
        <w:rPr>
          <w:rStyle w:val="Strong"/>
        </w:rPr>
      </w:pPr>
      <w:r w:rsidRPr="00ED7DD8">
        <w:rPr>
          <w:rStyle w:val="Strong"/>
        </w:rPr>
        <w:t>Periodic model</w:t>
      </w:r>
    </w:p>
    <w:p w14:paraId="3FE09890" w14:textId="0B74441F" w:rsidR="0096022F" w:rsidRPr="000C1379" w:rsidRDefault="00885A24" w:rsidP="000378C1">
      <w:pPr>
        <w:jc w:val="both"/>
        <w:rPr>
          <w:color w:val="FF0000"/>
        </w:rPr>
      </w:pPr>
      <w:r>
        <w:t xml:space="preserve">Periodic models </w:t>
      </w:r>
      <w:r w:rsidR="001D0706">
        <w:t xml:space="preserve">enable to describe </w:t>
      </w:r>
      <w:r>
        <w:t xml:space="preserve">the whole topology of the framework. </w:t>
      </w:r>
      <w:r w:rsidR="009642D7">
        <w:t xml:space="preserve">These calculations make use of periodic boundary conditions (PBC), which allow to simulate bulk phases with a limited number of atoms. In this model, the unit cell is replicated infinite times in each direction. When one atom disappears from one side of the unit cell it will reappear on the opposite side and each atom interacts with its neighbors </w:t>
      </w:r>
      <w:r w:rsidR="009642D7">
        <w:lastRenderedPageBreak/>
        <w:t xml:space="preserve">in the same unit cell but also in the adjacent ones. </w:t>
      </w:r>
      <w:r w:rsidR="0096022F" w:rsidRPr="000C1379">
        <w:rPr>
          <w:color w:val="FF0000"/>
        </w:rPr>
        <w:t xml:space="preserve">Spurious </w:t>
      </w:r>
      <w:r w:rsidR="00AB4D84" w:rsidRPr="000C1379">
        <w:rPr>
          <w:color w:val="FF0000"/>
        </w:rPr>
        <w:t>interactions</w:t>
      </w:r>
      <w:r w:rsidR="0096022F" w:rsidRPr="000C1379">
        <w:rPr>
          <w:color w:val="FF0000"/>
        </w:rPr>
        <w:t xml:space="preserve"> </w:t>
      </w:r>
      <w:r w:rsidR="00AB4D84" w:rsidRPr="000C1379">
        <w:rPr>
          <w:color w:val="FF0000"/>
        </w:rPr>
        <w:t xml:space="preserve">between the atoms </w:t>
      </w:r>
      <w:r w:rsidR="0096022F" w:rsidRPr="000C1379">
        <w:rPr>
          <w:color w:val="FF0000"/>
        </w:rPr>
        <w:t xml:space="preserve">can be avoided by applying </w:t>
      </w:r>
      <w:r w:rsidR="00AB4D84" w:rsidRPr="000C1379">
        <w:rPr>
          <w:color w:val="FF0000"/>
        </w:rPr>
        <w:t xml:space="preserve">a </w:t>
      </w:r>
      <w:r w:rsidR="0096022F" w:rsidRPr="000C1379">
        <w:rPr>
          <w:i/>
          <w:color w:val="FF0000"/>
        </w:rPr>
        <w:t>minimum image convention</w:t>
      </w:r>
      <w:r w:rsidR="00AB4D84" w:rsidRPr="000C1379">
        <w:rPr>
          <w:color w:val="FF0000"/>
        </w:rPr>
        <w:t xml:space="preserve">, for which each atom interacts with its nearest neighbor or periodic image. </w:t>
      </w:r>
      <w:r w:rsidR="0096022F" w:rsidRPr="000C1379">
        <w:rPr>
          <w:color w:val="FF0000"/>
        </w:rPr>
        <w:t>In the case of long range interaction</w:t>
      </w:r>
      <w:r w:rsidR="00AB4D84" w:rsidRPr="000C1379">
        <w:rPr>
          <w:color w:val="FF0000"/>
        </w:rPr>
        <w:t>s</w:t>
      </w:r>
      <w:r w:rsidR="0096022F" w:rsidRPr="000C1379">
        <w:rPr>
          <w:color w:val="FF0000"/>
        </w:rPr>
        <w:t xml:space="preserve"> such as the electrostatic other techniques need to be used, such as Ewald summation</w:t>
      </w:r>
      <w:r w:rsidR="00124EFF" w:rsidRPr="000C1379">
        <w:rPr>
          <w:color w:val="FF0000"/>
        </w:rPr>
        <w:t xml:space="preserve"> </w:t>
      </w:r>
      <w:r w:rsidR="00124EFF" w:rsidRPr="000C1379">
        <w:rPr>
          <w:color w:val="FF0000"/>
        </w:rPr>
        <w:fldChar w:fldCharType="begin"/>
      </w:r>
      <w:r w:rsidR="009D4EB0">
        <w:rPr>
          <w:color w:val="FF0000"/>
        </w:rPr>
        <w:instrText xml:space="preserve"> ADDIN EN.CITE &lt;EndNote&gt;&lt;Cite&gt;&lt;Author&gt;Allen&lt;/Author&gt;&lt;Year&gt;1987&lt;/Year&gt;&lt;RecNum&gt;37&lt;/RecNum&gt;&lt;DisplayText&gt;&lt;style face="superscript"&gt;3-4&lt;/style&gt;&lt;/DisplayText&gt;&lt;record&gt;&lt;rec-number&gt;37&lt;/rec-number&gt;&lt;foreign-keys&gt;&lt;key app="EN" db-id="faffwzrzmpa0wie9ztlxvwdkrp0rvet5sz9x" timestamp="1536670139"&gt;37&lt;/key&gt;&lt;/foreign-keys&gt;&lt;ref-type name="Book"&gt;6&lt;/ref-type&gt;&lt;contributors&gt;&lt;authors&gt;&lt;author&gt;Allen, M.P.&lt;/author&gt;&lt;author&gt;Tildesley, D.J.&lt;/author&gt;&lt;/authors&gt;&lt;/contributors&gt;&lt;titles&gt;&lt;title&gt;Computer Simulation of Liquids&lt;/title&gt;&lt;/titles&gt;&lt;dates&gt;&lt;year&gt;1987&lt;/year&gt;&lt;/dates&gt;&lt;publisher&gt;Clarendon Press&lt;/publisher&gt;&lt;isbn&gt;9780198553755&lt;/isbn&gt;&lt;urls&gt;&lt;related-urls&gt;&lt;url&gt;https://books.google.be/books?id=ibURAQAAIAAJ&lt;/url&gt;&lt;/related-urls&gt;&lt;/urls&gt;&lt;/record&gt;&lt;/Cite&gt;&lt;Cite&gt;&lt;Author&gt;Ewald&lt;/Author&gt;&lt;Year&gt;1921&lt;/Year&gt;&lt;RecNum&gt;40&lt;/RecNum&gt;&lt;record&gt;&lt;rec-number&gt;40&lt;/rec-number&gt;&lt;foreign-keys&gt;&lt;key app="EN" db-id="faffwzrzmpa0wie9ztlxvwdkrp0rvet5sz9x" timestamp="1536670357"&gt;40&lt;/key&gt;&lt;/foreign-keys&gt;&lt;ref-type name="Journal Article"&gt;17&lt;/ref-type&gt;&lt;contributors&gt;&lt;authors&gt;&lt;author&gt;Ewald, P. P.&lt;/author&gt;&lt;/authors&gt;&lt;/contributors&gt;&lt;titles&gt;&lt;title&gt;Die Berechnung optischer und elektrostatischer Gitterpotentiale&lt;/title&gt;&lt;secondary-title&gt;Annalen der Physik&lt;/secondary-title&gt;&lt;/titles&gt;&lt;periodical&gt;&lt;full-title&gt;Annalen der Physik&lt;/full-title&gt;&lt;/periodical&gt;&lt;pages&gt;253-287&lt;/pages&gt;&lt;volume&gt;369&lt;/volume&gt;&lt;number&gt;3&lt;/number&gt;&lt;dates&gt;&lt;year&gt;1921&lt;/year&gt;&lt;/dates&gt;&lt;urls&gt;&lt;related-urls&gt;&lt;url&gt;https://onlinelibrary.wiley.com/doi/abs/10.1002/andp.19213690304&lt;/url&gt;&lt;/related-urls&gt;&lt;/urls&gt;&lt;electronic-resource-num&gt;doi:10.1002/andp.19213690304&lt;/electronic-resource-num&gt;&lt;/record&gt;&lt;/Cite&gt;&lt;/EndNote&gt;</w:instrText>
      </w:r>
      <w:r w:rsidR="00124EFF" w:rsidRPr="000C1379">
        <w:rPr>
          <w:color w:val="FF0000"/>
        </w:rPr>
        <w:fldChar w:fldCharType="separate"/>
      </w:r>
      <w:r w:rsidR="009D4EB0" w:rsidRPr="009D4EB0">
        <w:rPr>
          <w:noProof/>
          <w:color w:val="FF0000"/>
          <w:vertAlign w:val="superscript"/>
        </w:rPr>
        <w:t>3-4</w:t>
      </w:r>
      <w:r w:rsidR="00124EFF" w:rsidRPr="000C1379">
        <w:rPr>
          <w:color w:val="FF0000"/>
        </w:rPr>
        <w:fldChar w:fldCharType="end"/>
      </w:r>
      <w:r w:rsidR="00ED0B3B" w:rsidRPr="000C1379">
        <w:rPr>
          <w:color w:val="FF0000"/>
        </w:rPr>
        <w:t>, where the potential is divided into a short range contribution, calculated in real space, and a long range contribution, calculated in reciprocal space using a Fourier transform</w:t>
      </w:r>
      <w:r w:rsidR="0096022F" w:rsidRPr="000C1379">
        <w:rPr>
          <w:color w:val="FF0000"/>
        </w:rPr>
        <w:t>.</w:t>
      </w:r>
      <w:r w:rsidR="008F72D1" w:rsidRPr="000C1379">
        <w:rPr>
          <w:color w:val="FF0000"/>
        </w:rPr>
        <w:t xml:space="preserve"> </w:t>
      </w:r>
    </w:p>
    <w:p w14:paraId="2649A074" w14:textId="53D6CBB0" w:rsidR="005D3A6F" w:rsidRDefault="00885A24" w:rsidP="000378C1">
      <w:pPr>
        <w:jc w:val="both"/>
      </w:pPr>
      <w:r>
        <w:t xml:space="preserve">In the case of UiO-66, the conventional unit cell contains 4 Zr bricks </w:t>
      </w:r>
      <w:r>
        <w:fldChar w:fldCharType="begin"/>
      </w:r>
      <w:r w:rsidR="009D4EB0">
        <w:instrText xml:space="preserve"> ADDIN EN.CITE &lt;EndNote&gt;&lt;Cite&gt;&lt;Author&gt;Cavka&lt;/Author&gt;&lt;Year&gt;2008&lt;/Year&gt;&lt;RecNum&gt;27&lt;/RecNum&gt;&lt;DisplayText&gt;&lt;style face="superscript"&gt;5&lt;/style&gt;&lt;/DisplayText&gt;&lt;record&gt;&lt;rec-number&gt;27&lt;/rec-number&gt;&lt;foreign-keys&gt;&lt;key app="EN" db-id="faffwzrzmpa0wie9ztlxvwdkrp0rvet5sz9x" timestamp="1534863571"&gt;27&lt;/key&gt;&lt;/foreign-keys&gt;&lt;ref-type name="Journal Article"&gt;17&lt;/ref-type&gt;&lt;contributors&gt;&lt;authors&gt;&lt;author&gt;Cavka, Jasmina Hafizovic&lt;/author&gt;&lt;author&gt;Jakobsen, Søren&lt;/author&gt;&lt;author&gt;Olsbye, Unni&lt;/author&gt;&lt;author&gt;Guillou, Nathalie&lt;/author&gt;&lt;author&gt;Lamberti, Carlo&lt;/author&gt;&lt;author&gt;Bordiga, Silvia&lt;/author&gt;&lt;author&gt;Lillerud, Karl Petter&lt;/author&gt;&lt;/authors&gt;&lt;/contributors&gt;&lt;titles&gt;&lt;title&gt;A New Zirconium Inorganic Building Brick Forming Metal Organic Frameworks with Exceptional Stability&lt;/title&gt;&lt;secondary-title&gt;Journal of the American Chemical Society&lt;/secondary-title&gt;&lt;/titles&gt;&lt;periodical&gt;&lt;full-title&gt;Journal of the American Chemical Society&lt;/full-title&gt;&lt;/periodical&gt;&lt;pages&gt;13850-13851&lt;/pages&gt;&lt;volume&gt;130&lt;/volume&gt;&lt;number&gt;42&lt;/number&gt;&lt;dates&gt;&lt;year&gt;2008&lt;/year&gt;&lt;pub-dates&gt;&lt;date&gt;2008/10/22&lt;/date&gt;&lt;/pub-dates&gt;&lt;/dates&gt;&lt;publisher&gt;American Chemical Society&lt;/publisher&gt;&lt;isbn&gt;0002-7863&lt;/isbn&gt;&lt;label&gt;Lillerud2008&lt;/label&gt;&lt;urls&gt;&lt;related-urls&gt;&lt;url&gt;http://dx.doi.org/10.1021/ja8057953&lt;/url&gt;&lt;/related-urls&gt;&lt;/urls&gt;&lt;electronic-resource-num&gt;10.1021/ja8057953&lt;/electronic-resource-num&gt;&lt;/record&gt;&lt;/Cite&gt;&lt;/EndNote&gt;</w:instrText>
      </w:r>
      <w:r>
        <w:fldChar w:fldCharType="separate"/>
      </w:r>
      <w:r w:rsidR="009D4EB0" w:rsidRPr="009D4EB0">
        <w:rPr>
          <w:noProof/>
          <w:vertAlign w:val="superscript"/>
        </w:rPr>
        <w:t>5</w:t>
      </w:r>
      <w:r>
        <w:fldChar w:fldCharType="end"/>
      </w:r>
      <w:r w:rsidR="00F30DD0">
        <w:t xml:space="preserve"> (</w:t>
      </w:r>
      <w:r w:rsidR="00F30DD0">
        <w:fldChar w:fldCharType="begin"/>
      </w:r>
      <w:r w:rsidR="00F30DD0">
        <w:instrText xml:space="preserve"> REF _Ref524515009 \h </w:instrText>
      </w:r>
      <w:r w:rsidR="00F30DD0">
        <w:fldChar w:fldCharType="separate"/>
      </w:r>
      <w:r w:rsidR="0092476B">
        <w:t xml:space="preserve">Figure </w:t>
      </w:r>
      <w:r w:rsidR="0092476B">
        <w:rPr>
          <w:noProof/>
        </w:rPr>
        <w:t>3</w:t>
      </w:r>
      <w:r w:rsidR="00F30DD0">
        <w:fldChar w:fldCharType="end"/>
      </w:r>
      <w:r w:rsidR="00F30DD0">
        <w:t>)</w:t>
      </w:r>
      <w:r>
        <w:t>. In the calculations of this thesis</w:t>
      </w:r>
      <w:r w:rsidR="005D3A6F">
        <w:t xml:space="preserve">, BDC linkers have been removed in the unit cell to introduce defects which are active sites in catalysis. Different amounts of missing linkers with different topologies have been considered. An interesting topology is the one denoted as type 6 in the work of Rogge et al. </w:t>
      </w:r>
      <w:r w:rsidR="005D3A6F">
        <w:fldChar w:fldCharType="begin"/>
      </w:r>
      <w:r w:rsidR="009D4EB0">
        <w:instrText xml:space="preserve"> ADDIN EN.CITE &lt;EndNote&gt;&lt;Cite&gt;&lt;Author&gt;Rogge&lt;/Author&gt;&lt;Year&gt;2016&lt;/Year&gt;&lt;RecNum&gt;31&lt;/RecNum&gt;&lt;DisplayText&gt;&lt;style face="superscript"&gt;6&lt;/style&gt;&lt;/DisplayText&gt;&lt;record&gt;&lt;rec-number&gt;31&lt;/rec-number&gt;&lt;foreign-keys&gt;&lt;key app="EN" db-id="faffwzrzmpa0wie9ztlxvwdkrp0rvet5sz9x" timestamp="1534948220"&gt;31&lt;/key&gt;&lt;/foreign-keys&gt;&lt;ref-type name="Journal Article"&gt;17&lt;/ref-type&gt;&lt;contributors&gt;&lt;authors&gt;&lt;author&gt;Rogge, Sven M. J.&lt;/author&gt;&lt;author&gt;Wieme, Jelle&lt;/author&gt;&lt;author&gt;Vanduyfhuys, Louis&lt;/author&gt;&lt;author&gt;Vandenbrande, Steven&lt;/author&gt;&lt;author&gt;Maurin, Guillaume&lt;/author&gt;&lt;author&gt;Verstraelen, Toon&lt;/author&gt;&lt;author&gt;Waroquier, Michel&lt;/author&gt;&lt;author&gt;Van Speybroeck, Veronique&lt;/author&gt;&lt;/authors&gt;&lt;/contributors&gt;&lt;titles&gt;&lt;title&gt;Thermodynamic Insight in the High-Pressure Behavior of UiO-66: Effect of Linker Defects and Linker Expansion&lt;/title&gt;&lt;secondary-title&gt;Chemistry of Materials&lt;/secondary-title&gt;&lt;/titles&gt;&lt;periodical&gt;&lt;full-title&gt;Chemistry of Materials&lt;/full-title&gt;&lt;/periodical&gt;&lt;pages&gt;5721-5732&lt;/pages&gt;&lt;volume&gt;28&lt;/volume&gt;&lt;number&gt;16&lt;/number&gt;&lt;dates&gt;&lt;year&gt;2016&lt;/year&gt;&lt;pub-dates&gt;&lt;date&gt;2016/08/23&lt;/date&gt;&lt;/pub-dates&gt;&lt;/dates&gt;&lt;publisher&gt;American Chemical Society&lt;/publisher&gt;&lt;isbn&gt;0897-4756&lt;/isbn&gt;&lt;urls&gt;&lt;related-urls&gt;&lt;url&gt;http://dx.doi.org/10.1021/acs.chemmater.6b01956&lt;/url&gt;&lt;url&gt;https://www.ncbi.nlm.nih.gov/pmc/articles/PMC5006632/pdf/cm6b01956.pdf&lt;/url&gt;&lt;/related-urls&gt;&lt;/urls&gt;&lt;electronic-resource-num&gt;10.1021/acs.chemmater.6b01956&lt;/electronic-resource-num&gt;&lt;/record&gt;&lt;/Cite&gt;&lt;/EndNote&gt;</w:instrText>
      </w:r>
      <w:r w:rsidR="005D3A6F">
        <w:fldChar w:fldCharType="separate"/>
      </w:r>
      <w:r w:rsidR="009D4EB0" w:rsidRPr="009D4EB0">
        <w:rPr>
          <w:noProof/>
          <w:vertAlign w:val="superscript"/>
        </w:rPr>
        <w:t>6</w:t>
      </w:r>
      <w:r w:rsidR="005D3A6F">
        <w:fldChar w:fldCharType="end"/>
      </w:r>
      <w:r w:rsidR="005D3A6F">
        <w:t xml:space="preserve"> that is characterized by a channel which offers good perspectives for the diffusion of guest molecules. This unit cell (displayed in blue in Fig. XX) can </w:t>
      </w:r>
      <w:r w:rsidR="0096022F">
        <w:t xml:space="preserve">be reduced by symmetry to a 2-brick unit cell (in orange, Fig. XX) which offers the best compromise between accuracy and computational cost. This </w:t>
      </w:r>
      <w:r w:rsidR="00222DEF">
        <w:t>reduced</w:t>
      </w:r>
      <w:r w:rsidR="0096022F">
        <w:t xml:space="preserve"> unit cell is used in most of the calculations performed in</w:t>
      </w:r>
      <w:r w:rsidR="001E40C0">
        <w:t xml:space="preserve"> my research work so far</w:t>
      </w:r>
    </w:p>
    <w:p w14:paraId="719D53A9" w14:textId="68863330" w:rsidR="005D3A6F" w:rsidRDefault="00184B5F" w:rsidP="000378C1">
      <w:pPr>
        <w:keepNext/>
        <w:jc w:val="both"/>
      </w:pPr>
      <w:r>
        <w:rPr>
          <w:noProof/>
        </w:rPr>
        <w:drawing>
          <wp:inline distT="0" distB="0" distL="0" distR="0" wp14:anchorId="6701D443" wp14:editId="7F66B09E">
            <wp:extent cx="5943600" cy="3213735"/>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213735"/>
                    </a:xfrm>
                    <a:prstGeom prst="rect">
                      <a:avLst/>
                    </a:prstGeom>
                    <a:noFill/>
                    <a:ln>
                      <a:noFill/>
                    </a:ln>
                  </pic:spPr>
                </pic:pic>
              </a:graphicData>
            </a:graphic>
          </wp:inline>
        </w:drawing>
      </w:r>
    </w:p>
    <w:p w14:paraId="3B9F6C36" w14:textId="7A407250" w:rsidR="005D3A6F" w:rsidRDefault="005D3A6F" w:rsidP="000378C1">
      <w:pPr>
        <w:pStyle w:val="Caption"/>
        <w:jc w:val="both"/>
      </w:pPr>
      <w:bookmarkStart w:id="2" w:name="_Ref524515009"/>
      <w:r>
        <w:t xml:space="preserve">Figure </w:t>
      </w:r>
      <w:fldSimple w:instr=" SEQ Figure \* ARABIC ">
        <w:r w:rsidR="00825495">
          <w:rPr>
            <w:noProof/>
          </w:rPr>
          <w:t>3</w:t>
        </w:r>
      </w:fldSimple>
      <w:bookmarkEnd w:id="2"/>
      <w:r>
        <w:t xml:space="preserve"> Representation of the unit cells containing the defect. In blue, the conventional 4-brick unit cell, in orange, the 2-brick unit cell used for the calculations. The two different bricks are highlighted in orange. The 10-fold coordinated brick has two terephthalate linkers missing, one at site A and one at the opposite site B.</w:t>
      </w:r>
    </w:p>
    <w:p w14:paraId="6E072A28" w14:textId="77777777" w:rsidR="0098209B" w:rsidRPr="00ED7DD8" w:rsidRDefault="006F27F6" w:rsidP="000378C1">
      <w:pPr>
        <w:pStyle w:val="ListParagraph"/>
        <w:numPr>
          <w:ilvl w:val="0"/>
          <w:numId w:val="2"/>
        </w:numPr>
        <w:jc w:val="both"/>
        <w:rPr>
          <w:rStyle w:val="Strong"/>
        </w:rPr>
      </w:pPr>
      <w:r w:rsidRPr="00ED7DD8">
        <w:rPr>
          <w:rStyle w:val="Strong"/>
        </w:rPr>
        <w:t>Electronic energy methods:</w:t>
      </w:r>
      <w:r w:rsidR="006C5158" w:rsidRPr="00ED7DD8">
        <w:rPr>
          <w:rStyle w:val="Strong"/>
        </w:rPr>
        <w:t xml:space="preserve"> </w:t>
      </w:r>
    </w:p>
    <w:p w14:paraId="45376BB3" w14:textId="7277778D" w:rsidR="003C150C" w:rsidRDefault="0064315A" w:rsidP="000378C1">
      <w:pPr>
        <w:jc w:val="both"/>
      </w:pPr>
      <w:r w:rsidRPr="00F47BE8">
        <w:rPr>
          <w:color w:val="FF0000"/>
        </w:rPr>
        <w:t xml:space="preserve">A basic quantity to study any chemical or physical transformation is the </w:t>
      </w:r>
      <w:r w:rsidR="002D6328" w:rsidRPr="00F47BE8">
        <w:rPr>
          <w:color w:val="FF0000"/>
        </w:rPr>
        <w:t>potential energy surface (PES), which is</w:t>
      </w:r>
      <w:r w:rsidR="00591F5F" w:rsidRPr="00F47BE8">
        <w:rPr>
          <w:color w:val="FF0000"/>
        </w:rPr>
        <w:t xml:space="preserve"> a</w:t>
      </w:r>
      <w:r w:rsidR="002D6328" w:rsidRPr="00F47BE8">
        <w:rPr>
          <w:color w:val="FF0000"/>
        </w:rPr>
        <w:t xml:space="preserve"> function of the coordinates of all the atoms</w:t>
      </w:r>
      <w:r w:rsidRPr="00F47BE8">
        <w:rPr>
          <w:color w:val="FF0000"/>
        </w:rPr>
        <w:t xml:space="preserve"> of the system</w:t>
      </w:r>
      <w:r w:rsidR="002D6328" w:rsidRPr="00F47BE8">
        <w:rPr>
          <w:color w:val="FF0000"/>
        </w:rPr>
        <w:t>. The PES is</w:t>
      </w:r>
      <w:r w:rsidR="007613F0" w:rsidRPr="00F47BE8">
        <w:rPr>
          <w:color w:val="FF0000"/>
        </w:rPr>
        <w:t xml:space="preserve"> always </w:t>
      </w:r>
      <w:r w:rsidRPr="00F47BE8">
        <w:rPr>
          <w:color w:val="FF0000"/>
        </w:rPr>
        <w:t xml:space="preserve">the </w:t>
      </w:r>
      <w:r w:rsidR="002D6328" w:rsidRPr="00F47BE8">
        <w:rPr>
          <w:color w:val="FF0000"/>
        </w:rPr>
        <w:t>referen</w:t>
      </w:r>
      <w:r w:rsidR="00A30B04" w:rsidRPr="00F47BE8">
        <w:rPr>
          <w:color w:val="FF0000"/>
        </w:rPr>
        <w:t xml:space="preserve">ce quantity in </w:t>
      </w:r>
      <w:r w:rsidRPr="00F47BE8">
        <w:rPr>
          <w:color w:val="FF0000"/>
        </w:rPr>
        <w:t xml:space="preserve">our </w:t>
      </w:r>
      <w:r w:rsidR="00A30B04" w:rsidRPr="00F47BE8">
        <w:rPr>
          <w:color w:val="FF0000"/>
        </w:rPr>
        <w:t xml:space="preserve">simulations and </w:t>
      </w:r>
      <w:r w:rsidR="002D6328" w:rsidRPr="00F47BE8">
        <w:rPr>
          <w:color w:val="FF0000"/>
        </w:rPr>
        <w:t xml:space="preserve">every atomic configuration can </w:t>
      </w:r>
      <w:r w:rsidR="00515D56" w:rsidRPr="00F47BE8">
        <w:rPr>
          <w:color w:val="FF0000"/>
        </w:rPr>
        <w:t>be represented as a point in this hyper</w:t>
      </w:r>
      <w:r w:rsidR="002D6328" w:rsidRPr="00F47BE8">
        <w:rPr>
          <w:color w:val="FF0000"/>
        </w:rPr>
        <w:t>surface</w:t>
      </w:r>
      <w:r w:rsidR="001843DB" w:rsidRPr="00F47BE8">
        <w:rPr>
          <w:color w:val="FF0000"/>
        </w:rPr>
        <w:t>,</w:t>
      </w:r>
      <w:r w:rsidR="00A30B04" w:rsidRPr="00F47BE8">
        <w:rPr>
          <w:color w:val="FF0000"/>
        </w:rPr>
        <w:t xml:space="preserve"> with a given value </w:t>
      </w:r>
      <w:r w:rsidR="00A30B04" w:rsidRPr="006E052D">
        <w:rPr>
          <w:color w:val="FF0000"/>
        </w:rPr>
        <w:t>of potential energy</w:t>
      </w:r>
      <w:r w:rsidR="00BD28D4" w:rsidRPr="006E052D">
        <w:rPr>
          <w:color w:val="FF0000"/>
        </w:rPr>
        <w:t xml:space="preserve"> (</w:t>
      </w:r>
      <w:r w:rsidR="009F7178" w:rsidRPr="006E052D">
        <w:rPr>
          <w:color w:val="FF0000"/>
        </w:rPr>
        <w:fldChar w:fldCharType="begin"/>
      </w:r>
      <w:r w:rsidR="009F7178" w:rsidRPr="006E052D">
        <w:rPr>
          <w:color w:val="FF0000"/>
        </w:rPr>
        <w:instrText xml:space="preserve"> REF _Ref524528575 \h </w:instrText>
      </w:r>
      <w:r w:rsidR="006E052D">
        <w:rPr>
          <w:color w:val="FF0000"/>
        </w:rPr>
        <w:instrText xml:space="preserve"> \* MERGEFORMAT </w:instrText>
      </w:r>
      <w:r w:rsidR="009F7178" w:rsidRPr="006E052D">
        <w:rPr>
          <w:color w:val="FF0000"/>
        </w:rPr>
      </w:r>
      <w:r w:rsidR="009F7178" w:rsidRPr="006E052D">
        <w:rPr>
          <w:color w:val="FF0000"/>
        </w:rPr>
        <w:fldChar w:fldCharType="separate"/>
      </w:r>
      <w:r w:rsidR="009F7178" w:rsidRPr="006E052D">
        <w:t xml:space="preserve">Figure </w:t>
      </w:r>
      <w:r w:rsidR="009F7178" w:rsidRPr="006E052D">
        <w:rPr>
          <w:noProof/>
        </w:rPr>
        <w:t>4</w:t>
      </w:r>
      <w:r w:rsidR="009F7178" w:rsidRPr="006E052D">
        <w:rPr>
          <w:color w:val="FF0000"/>
        </w:rPr>
        <w:fldChar w:fldCharType="end"/>
      </w:r>
      <w:r w:rsidR="00BD28D4" w:rsidRPr="006E052D">
        <w:rPr>
          <w:color w:val="FF0000"/>
        </w:rPr>
        <w:t>)</w:t>
      </w:r>
      <w:r w:rsidR="002D6328" w:rsidRPr="006E052D">
        <w:rPr>
          <w:color w:val="FF0000"/>
        </w:rPr>
        <w:t>.</w:t>
      </w:r>
      <w:r w:rsidR="00A30B04" w:rsidRPr="00F47BE8">
        <w:rPr>
          <w:color w:val="FF0000"/>
        </w:rPr>
        <w:t xml:space="preserve"> </w:t>
      </w:r>
      <w:r w:rsidR="00330F9B" w:rsidRPr="00F47BE8">
        <w:rPr>
          <w:color w:val="FF0000"/>
        </w:rPr>
        <w:t>Ideally, by calculating the value of the PES for each atomic configuration we can obtain all information on the system and on the transformations that can occur. However, the complexity of this surface escalates quickly with the number of atoms, and the sampling of its relevant regions represents the main challenge of molecular simulations.</w:t>
      </w:r>
      <w:r w:rsidR="0039232D">
        <w:rPr>
          <w:color w:val="FF0000"/>
        </w:rPr>
        <w:t xml:space="preserve"> </w:t>
      </w:r>
      <w:r w:rsidR="00DA4953" w:rsidRPr="00F47BE8">
        <w:rPr>
          <w:color w:val="FF0000"/>
        </w:rPr>
        <w:t xml:space="preserve">The </w:t>
      </w:r>
      <w:r w:rsidR="00DA4953" w:rsidRPr="00F47BE8">
        <w:rPr>
          <w:color w:val="FF0000"/>
        </w:rPr>
        <w:lastRenderedPageBreak/>
        <w:t xml:space="preserve">information gained by exploring the PES is tightly connected to the experimental observables. Statistical physics acts like a bridge between the </w:t>
      </w:r>
      <w:r w:rsidR="002D6328" w:rsidRPr="00F47BE8">
        <w:rPr>
          <w:color w:val="FF0000"/>
        </w:rPr>
        <w:t xml:space="preserve">microscopic insight that </w:t>
      </w:r>
      <w:r w:rsidR="00A0011F" w:rsidRPr="00F47BE8">
        <w:rPr>
          <w:color w:val="FF0000"/>
        </w:rPr>
        <w:t>is gained</w:t>
      </w:r>
      <w:r w:rsidR="00DA4953" w:rsidRPr="00F47BE8">
        <w:rPr>
          <w:color w:val="FF0000"/>
        </w:rPr>
        <w:t xml:space="preserve"> through molecular simulations</w:t>
      </w:r>
      <w:r w:rsidR="002D6328" w:rsidRPr="00F47BE8">
        <w:rPr>
          <w:color w:val="FF0000"/>
        </w:rPr>
        <w:t xml:space="preserve"> </w:t>
      </w:r>
      <w:r w:rsidR="00DA4953" w:rsidRPr="00F47BE8">
        <w:rPr>
          <w:color w:val="FF0000"/>
        </w:rPr>
        <w:t xml:space="preserve">and the macroscopic properties which are measured experimentally. </w:t>
      </w:r>
      <w:r w:rsidR="003C150C">
        <w:t xml:space="preserve">In principle, all </w:t>
      </w:r>
      <w:r w:rsidR="000605A8">
        <w:t xml:space="preserve">macroscopic </w:t>
      </w:r>
      <w:r w:rsidR="003C150C">
        <w:t>properties of a system can b</w:t>
      </w:r>
      <w:r w:rsidR="002A136B">
        <w:t>e derived from its wavefunction. To ca</w:t>
      </w:r>
      <w:r w:rsidR="000605A8">
        <w:t>lculate it, the stationary Schr</w:t>
      </w:r>
      <w:r w:rsidR="00A30B04" w:rsidRPr="00A30B04">
        <w:t>ö</w:t>
      </w:r>
      <w:r w:rsidR="000605A8">
        <w:t>dinger equation is solved:</w:t>
      </w:r>
    </w:p>
    <w:p w14:paraId="7A2B7DB4" w14:textId="77777777" w:rsidR="000605A8" w:rsidRPr="000605A8" w:rsidRDefault="0039232D" w:rsidP="000378C1">
      <w:pPr>
        <w:jc w:val="both"/>
        <w:rPr>
          <w:lang w:val="it-IT"/>
        </w:rPr>
      </w:pPr>
      <m:oMathPara>
        <m:oMath>
          <m:acc>
            <m:accPr>
              <m:ctrlPr>
                <w:rPr>
                  <w:rFonts w:ascii="Cambria Math" w:hAnsi="Cambria Math"/>
                  <w:i/>
                </w:rPr>
              </m:ctrlPr>
            </m:accPr>
            <m:e>
              <m:r>
                <w:rPr>
                  <w:rFonts w:ascii="Cambria Math" w:hAnsi="Cambria Math"/>
                </w:rPr>
                <m:t>H</m:t>
              </m:r>
            </m:e>
          </m:acc>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r>
            <w:rPr>
              <w:rFonts w:ascii="Cambria Math" w:hAnsi="Cambria Math"/>
              <w:lang w:val="it-IT"/>
            </w:rPr>
            <m:t>=</m:t>
          </m:r>
          <m:r>
            <w:rPr>
              <w:rFonts w:ascii="Cambria Math" w:hAnsi="Cambria Math"/>
            </w:rPr>
            <m:t>E</m:t>
          </m:r>
          <m:d>
            <m:dPr>
              <m:begChr m:val="|"/>
              <m:endChr m:val="⟩"/>
              <m:ctrlPr>
                <w:rPr>
                  <w:rFonts w:ascii="Cambria Math" w:hAnsi="Cambria Math"/>
                  <w:i/>
                  <w:lang w:val="it-IT"/>
                </w:rPr>
              </m:ctrlPr>
            </m:dPr>
            <m:e>
              <m:r>
                <w:rPr>
                  <w:rFonts w:ascii="Cambria Math" w:hAnsi="Cambria Math"/>
                </w:rPr>
                <m:t>ψ</m:t>
              </m:r>
              <m:ctrlPr>
                <w:rPr>
                  <w:rFonts w:ascii="Cambria Math" w:hAnsi="Cambria Math"/>
                  <w:i/>
                </w:rPr>
              </m:ctrlPr>
            </m:e>
          </m:d>
        </m:oMath>
      </m:oMathPara>
    </w:p>
    <w:p w14:paraId="71824DC3" w14:textId="2B4D8796" w:rsidR="008D3A7E" w:rsidRPr="000605A8" w:rsidRDefault="000605A8" w:rsidP="000378C1">
      <w:pPr>
        <w:jc w:val="both"/>
      </w:pPr>
      <w:r w:rsidRPr="000605A8">
        <w:t xml:space="preserve">Where </w:t>
      </w:r>
      <m:oMath>
        <m:r>
          <w:rPr>
            <w:rFonts w:ascii="Cambria Math" w:hAnsi="Cambria Math"/>
          </w:rPr>
          <m:t>ψ</m:t>
        </m:r>
      </m:oMath>
      <w:r>
        <w:t xml:space="preserve"> is the wavefunction, </w:t>
      </w:r>
      <m:oMath>
        <m:acc>
          <m:accPr>
            <m:ctrlPr>
              <w:rPr>
                <w:rFonts w:ascii="Cambria Math" w:hAnsi="Cambria Math"/>
                <w:i/>
              </w:rPr>
            </m:ctrlPr>
          </m:accPr>
          <m:e>
            <m:r>
              <w:rPr>
                <w:rFonts w:ascii="Cambria Math" w:hAnsi="Cambria Math"/>
              </w:rPr>
              <m:t>H</m:t>
            </m:r>
          </m:e>
        </m:acc>
      </m:oMath>
      <w:r w:rsidRPr="000605A8">
        <w:t xml:space="preserve"> is </w:t>
      </w:r>
      <w:r>
        <w:t>H</w:t>
      </w:r>
      <w:r w:rsidRPr="000605A8">
        <w:t xml:space="preserve">amiltonian of the system, and </w:t>
      </w:r>
      <m:oMath>
        <m:r>
          <w:rPr>
            <w:rFonts w:ascii="Cambria Math" w:hAnsi="Cambria Math"/>
          </w:rPr>
          <m:t>E</m:t>
        </m:r>
      </m:oMath>
      <w:r>
        <w:t xml:space="preserve"> is the total energy.</w:t>
      </w:r>
      <w:r w:rsidR="008C1653">
        <w:t xml:space="preserve"> </w:t>
      </w:r>
      <w:r w:rsidR="00A30B04">
        <w:t xml:space="preserve">The resolution of this equation is at the heart of computational chemistry and </w:t>
      </w:r>
      <w:r w:rsidR="005F796A">
        <w:t xml:space="preserve">will in principle provide the exact description of matter, but it is nevertheless </w:t>
      </w:r>
      <w:r w:rsidR="00FF36D1">
        <w:t xml:space="preserve">extremely </w:t>
      </w:r>
      <w:r w:rsidR="005F796A">
        <w:t xml:space="preserve">difficult to solve </w:t>
      </w:r>
      <w:r w:rsidR="00FF36D1">
        <w:t xml:space="preserve">for </w:t>
      </w:r>
      <w:r w:rsidR="00E0278A">
        <w:t xml:space="preserve">most of the </w:t>
      </w:r>
      <w:r w:rsidR="00FF36D1">
        <w:t xml:space="preserve">electron systems. </w:t>
      </w:r>
      <w:r w:rsidR="0064315A">
        <w:t>The presence of electron-electron interactions makes it a highly coordinated problem, and f</w:t>
      </w:r>
      <w:r w:rsidR="005F796A">
        <w:t>or this reason</w:t>
      </w:r>
      <w:r w:rsidR="00FF36D1">
        <w:t xml:space="preserve">, </w:t>
      </w:r>
      <w:r w:rsidR="0064315A">
        <w:t xml:space="preserve">different </w:t>
      </w:r>
      <w:r w:rsidR="00A30B04">
        <w:t>approximations</w:t>
      </w:r>
      <w:r w:rsidR="00FF36D1">
        <w:t xml:space="preserve"> </w:t>
      </w:r>
      <w:r w:rsidR="005F796A">
        <w:t xml:space="preserve">need to </w:t>
      </w:r>
      <w:r w:rsidR="00FF36D1">
        <w:t xml:space="preserve">be </w:t>
      </w:r>
      <w:r w:rsidR="0064315A">
        <w:t>applied</w:t>
      </w:r>
      <w:r w:rsidR="005F796A">
        <w:t xml:space="preserve">, to remove </w:t>
      </w:r>
      <w:r w:rsidR="0064315A">
        <w:t xml:space="preserve">the interactions that have a minimal contribution to the energy. </w:t>
      </w:r>
    </w:p>
    <w:p w14:paraId="2EEE16EB" w14:textId="77777777" w:rsidR="001744E3" w:rsidRPr="00ED7DD8" w:rsidRDefault="00334078" w:rsidP="000378C1">
      <w:pPr>
        <w:pStyle w:val="ListParagraph"/>
        <w:numPr>
          <w:ilvl w:val="1"/>
          <w:numId w:val="2"/>
        </w:numPr>
        <w:jc w:val="both"/>
        <w:rPr>
          <w:rStyle w:val="Strong"/>
        </w:rPr>
      </w:pPr>
      <w:r w:rsidRPr="00ED7DD8">
        <w:rPr>
          <w:rStyle w:val="Strong"/>
        </w:rPr>
        <w:t>B</w:t>
      </w:r>
      <w:r w:rsidR="00416053" w:rsidRPr="00ED7DD8">
        <w:rPr>
          <w:rStyle w:val="Strong"/>
        </w:rPr>
        <w:t>orn-</w:t>
      </w:r>
      <w:r w:rsidRPr="00ED7DD8">
        <w:rPr>
          <w:rStyle w:val="Strong"/>
        </w:rPr>
        <w:t>O</w:t>
      </w:r>
      <w:r w:rsidR="00416053" w:rsidRPr="00ED7DD8">
        <w:rPr>
          <w:rStyle w:val="Strong"/>
        </w:rPr>
        <w:t>ppenheimer</w:t>
      </w:r>
      <w:r w:rsidRPr="00ED7DD8">
        <w:rPr>
          <w:rStyle w:val="Strong"/>
        </w:rPr>
        <w:t xml:space="preserve"> Approximation</w:t>
      </w:r>
      <w:r w:rsidR="001744E3" w:rsidRPr="00ED7DD8">
        <w:rPr>
          <w:rStyle w:val="Strong"/>
        </w:rPr>
        <w:t xml:space="preserve"> </w:t>
      </w:r>
    </w:p>
    <w:p w14:paraId="7EF2108E" w14:textId="1D78424A" w:rsidR="004A0B67" w:rsidRDefault="00F00947" w:rsidP="000378C1">
      <w:pPr>
        <w:jc w:val="both"/>
      </w:pPr>
      <w:r>
        <w:t>For all calculations performed in this work</w:t>
      </w:r>
      <w:r w:rsidR="00334078">
        <w:t>,</w:t>
      </w:r>
      <w:r>
        <w:t xml:space="preserve"> we rely</w:t>
      </w:r>
      <w:r w:rsidR="00065BF2">
        <w:t xml:space="preserve"> on the so-called Born-Oppenheimer (BO) approximation</w:t>
      </w:r>
      <w:r w:rsidR="005F796A">
        <w:t xml:space="preserve"> </w:t>
      </w:r>
      <w:r>
        <w:fldChar w:fldCharType="begin"/>
      </w:r>
      <w:r w:rsidR="009D4EB0">
        <w:instrText xml:space="preserve"> ADDIN EN.CITE &lt;EndNote&gt;&lt;Cite&gt;&lt;Author&gt;Born&lt;/Author&gt;&lt;Year&gt;1927&lt;/Year&gt;&lt;RecNum&gt;1&lt;/RecNum&gt;&lt;DisplayText&gt;&lt;style face="superscript"&gt;7&lt;/style&gt;&lt;/DisplayText&gt;&lt;record&gt;&lt;rec-number&gt;1&lt;/rec-number&gt;&lt;foreign-keys&gt;&lt;key app="EN" db-id="faffwzrzmpa0wie9ztlxvwdkrp0rvet5sz9x" timestamp="1534164609"&gt;1&lt;/key&gt;&lt;/foreign-keys&gt;&lt;ref-type name="Journal Article"&gt;17&lt;/ref-type&gt;&lt;contributors&gt;&lt;authors&gt;&lt;author&gt;Born, M.&lt;/author&gt;&lt;author&gt;Oppenheimer, R.&lt;/author&gt;&lt;/authors&gt;&lt;/contributors&gt;&lt;titles&gt;&lt;title&gt;Zur Quantentheorie der Molekeln&lt;/title&gt;&lt;secondary-title&gt;Annalen der Physik&lt;/secondary-title&gt;&lt;/titles&gt;&lt;periodical&gt;&lt;full-title&gt;Annalen der Physik&lt;/full-title&gt;&lt;/periodical&gt;&lt;pages&gt;457-484&lt;/pages&gt;&lt;volume&gt;389&lt;/volume&gt;&lt;number&gt;20&lt;/number&gt;&lt;dates&gt;&lt;year&gt;1927&lt;/year&gt;&lt;/dates&gt;&lt;urls&gt;&lt;related-urls&gt;&lt;url&gt;https://onlinelibrary.wiley.com/doi/abs/10.1002/andp.19273892002&lt;/url&gt;&lt;/related-urls&gt;&lt;/urls&gt;&lt;electronic-resource-num&gt;doi:10.1002/andp.19273892002&lt;/electronic-resource-num&gt;&lt;/record&gt;&lt;/Cite&gt;&lt;/EndNote&gt;</w:instrText>
      </w:r>
      <w:r>
        <w:fldChar w:fldCharType="separate"/>
      </w:r>
      <w:r w:rsidR="009D4EB0" w:rsidRPr="009D4EB0">
        <w:rPr>
          <w:noProof/>
          <w:vertAlign w:val="superscript"/>
        </w:rPr>
        <w:t>7</w:t>
      </w:r>
      <w:r>
        <w:fldChar w:fldCharType="end"/>
      </w:r>
      <w:r w:rsidR="00065BF2">
        <w:t xml:space="preserve">. In this treatment, </w:t>
      </w:r>
      <w:r w:rsidR="00334078">
        <w:t xml:space="preserve">nuclei are </w:t>
      </w:r>
      <w:r w:rsidR="00065BF2">
        <w:t xml:space="preserve">considered </w:t>
      </w:r>
      <w:r w:rsidR="00E0278A">
        <w:t xml:space="preserve">as </w:t>
      </w:r>
      <w:r w:rsidR="00334078">
        <w:t xml:space="preserve">classical points which </w:t>
      </w:r>
      <w:r w:rsidR="009406AF">
        <w:t xml:space="preserve">move </w:t>
      </w:r>
      <w:r w:rsidR="00334078">
        <w:t xml:space="preserve">in </w:t>
      </w:r>
      <w:r w:rsidR="007613F0">
        <w:t>the</w:t>
      </w:r>
      <w:r w:rsidR="00334078">
        <w:t xml:space="preserve"> potential energy </w:t>
      </w:r>
      <w:r w:rsidR="009406AF">
        <w:t xml:space="preserve">surface generated </w:t>
      </w:r>
      <w:r w:rsidR="00334078">
        <w:t>by the electrons</w:t>
      </w:r>
      <w:r w:rsidR="005D08BD">
        <w:t xml:space="preserve"> (</w:t>
      </w:r>
      <w:r w:rsidR="005D08BD">
        <w:fldChar w:fldCharType="begin"/>
      </w:r>
      <w:r w:rsidR="005D08BD">
        <w:instrText xml:space="preserve"> REF _Ref524528575 \h </w:instrText>
      </w:r>
      <w:r w:rsidR="005D08BD">
        <w:fldChar w:fldCharType="separate"/>
      </w:r>
      <w:r w:rsidR="00060C8D">
        <w:t xml:space="preserve">Figure </w:t>
      </w:r>
      <w:r w:rsidR="00060C8D">
        <w:rPr>
          <w:noProof/>
        </w:rPr>
        <w:t>4</w:t>
      </w:r>
      <w:r w:rsidR="005D08BD">
        <w:fldChar w:fldCharType="end"/>
      </w:r>
      <w:r w:rsidR="005D08BD">
        <w:t>)</w:t>
      </w:r>
      <w:r w:rsidR="00334078">
        <w:t xml:space="preserve">. </w:t>
      </w:r>
      <w:r w:rsidR="00065BF2">
        <w:t>This way, t</w:t>
      </w:r>
      <w:r w:rsidR="00334078">
        <w:t>o each nuclear configuration a corresponding electronic energy</w:t>
      </w:r>
      <w:r w:rsidR="00A0011F">
        <w:t xml:space="preserve"> can be assigned</w:t>
      </w:r>
      <w:r w:rsidR="005F796A">
        <w:t>, and nuclear</w:t>
      </w:r>
      <w:r w:rsidR="00065BF2">
        <w:t xml:space="preserve"> coordinates enter in the Schr</w:t>
      </w:r>
      <w:r w:rsidR="00E0278A" w:rsidRPr="00A30B04">
        <w:t>ö</w:t>
      </w:r>
      <w:r w:rsidR="00065BF2">
        <w:t>di</w:t>
      </w:r>
      <w:r w:rsidR="005C57A0">
        <w:t>nger equation only as parameters, allowing to construct a</w:t>
      </w:r>
      <w:r w:rsidR="005C11A0">
        <w:t xml:space="preserve"> BO surface, or</w:t>
      </w:r>
      <w:r w:rsidR="005C57A0">
        <w:t xml:space="preserve"> PES</w:t>
      </w:r>
      <w:r w:rsidR="00334078">
        <w:t>. This approximation holds since nuclei are much slower than electrons, therefore the motion of electron</w:t>
      </w:r>
      <w:r w:rsidR="009B3133">
        <w:t xml:space="preserve"> is </w:t>
      </w:r>
      <w:r w:rsidR="00334078">
        <w:t xml:space="preserve">instantaneous from the nuclei point of view. This approximation is not always possible, especially when dealing with light nuclei such as hydrogen. In these cases, </w:t>
      </w:r>
      <w:r w:rsidR="00334078" w:rsidRPr="00920723">
        <w:t>nuclear quantum effects</w:t>
      </w:r>
      <w:r w:rsidR="008B0D3D">
        <w:t xml:space="preserve"> can have an impact on the measured properties</w:t>
      </w:r>
      <w:r w:rsidR="00325F47">
        <w:t xml:space="preserve"> </w:t>
      </w:r>
      <w:r w:rsidR="00325F47">
        <w:fldChar w:fldCharType="begin"/>
      </w:r>
      <w:r w:rsidR="009D4EB0">
        <w:instrText xml:space="preserve"> ADDIN EN.CITE &lt;EndNote&gt;&lt;Cite&gt;&lt;Author&gt;Ceriotti&lt;/Author&gt;&lt;Year&gt;2016&lt;/Year&gt;&lt;RecNum&gt;32&lt;/RecNum&gt;&lt;DisplayText&gt;&lt;style face="superscript"&gt;8&lt;/style&gt;&lt;/DisplayText&gt;&lt;record&gt;&lt;rec-number&gt;32&lt;/rec-number&gt;&lt;foreign-keys&gt;&lt;key app="EN" db-id="faffwzrzmpa0wie9ztlxvwdkrp0rvet5sz9x" timestamp="1534950483"&gt;32&lt;/key&gt;&lt;/foreign-keys&gt;&lt;ref-type name="Journal Article"&gt;17&lt;/ref-type&gt;&lt;contributors&gt;&lt;authors&gt;&lt;author&gt;Ceriotti, Michele&lt;/author&gt;&lt;author&gt;Fang, Wei&lt;/author&gt;&lt;author&gt;Kusalik, Peter G.&lt;/author&gt;&lt;author&gt;McKenzie, Ross H.&lt;/author&gt;&lt;author&gt;Michaelides, Angelos&lt;/author&gt;&lt;author&gt;Morales, Miguel A.&lt;/author&gt;&lt;author&gt;Markland, Thomas E.&lt;/author&gt;&lt;/authors&gt;&lt;/contributors&gt;&lt;titles&gt;&lt;title&gt;Nuclear Quantum Effects in Water and Aqueous Systems: Experiment, Theory, and Current Challenges&lt;/title&gt;&lt;secondary-title&gt;Chemical Reviews&lt;/secondary-title&gt;&lt;/titles&gt;&lt;periodical&gt;&lt;full-title&gt;Chemical Reviews&lt;/full-title&gt;&lt;/periodical&gt;&lt;pages&gt;7529-7550&lt;/pages&gt;&lt;volume&gt;116&lt;/volume&gt;&lt;number&gt;13&lt;/number&gt;&lt;dates&gt;&lt;year&gt;2016&lt;/year&gt;&lt;pub-dates&gt;&lt;date&gt;2016/07/13&lt;/date&gt;&lt;/pub-dates&gt;&lt;/dates&gt;&lt;publisher&gt;American Chemical Society&lt;/publisher&gt;&lt;isbn&gt;0009-2665&lt;/isbn&gt;&lt;urls&gt;&lt;related-urls&gt;&lt;url&gt;https://doi.org/10.1021/acs.chemrev.5b00674&lt;/url&gt;&lt;/related-urls&gt;&lt;/urls&gt;&lt;electronic-resource-num&gt;10.1021/acs.chemrev.5b00674&lt;/electronic-resource-num&gt;&lt;/record&gt;&lt;/Cite&gt;&lt;/EndNote&gt;</w:instrText>
      </w:r>
      <w:r w:rsidR="00325F47">
        <w:fldChar w:fldCharType="separate"/>
      </w:r>
      <w:r w:rsidR="009D4EB0" w:rsidRPr="009D4EB0">
        <w:rPr>
          <w:noProof/>
          <w:vertAlign w:val="superscript"/>
        </w:rPr>
        <w:t>8</w:t>
      </w:r>
      <w:r w:rsidR="00325F47">
        <w:fldChar w:fldCharType="end"/>
      </w:r>
      <w:r w:rsidR="00334078">
        <w:t>.</w:t>
      </w:r>
      <w:r w:rsidR="005C57A0">
        <w:t xml:space="preserve"> In most cases, the electronic ground state is also not interacting with the higher electronic states because of the high energy difference.</w:t>
      </w:r>
      <w:r w:rsidR="00A96CBC">
        <w:t xml:space="preserve"> </w:t>
      </w:r>
      <w:r w:rsidR="005C57A0">
        <w:t xml:space="preserve">In the BO approximation, the electronic energy levels are also considered fully separated </w:t>
      </w:r>
      <w:r w:rsidR="00A71DB1">
        <w:t>and do</w:t>
      </w:r>
      <w:r w:rsidR="00054C2D">
        <w:t xml:space="preserve"> not</w:t>
      </w:r>
      <w:r w:rsidR="00A71DB1">
        <w:t xml:space="preserve"> interact with each other</w:t>
      </w:r>
      <w:r w:rsidR="005C57A0">
        <w:t>.</w:t>
      </w:r>
      <w:r w:rsidR="00A71DB1">
        <w:t xml:space="preserve"> </w:t>
      </w:r>
      <w:r w:rsidR="00054C2D">
        <w:t>For this reason</w:t>
      </w:r>
      <w:r w:rsidR="00183203">
        <w:t>,</w:t>
      </w:r>
      <w:r w:rsidR="00054C2D">
        <w:t xml:space="preserve"> t</w:t>
      </w:r>
      <w:r w:rsidR="00A71DB1">
        <w:t>he approximation is also called adiabatic approximation</w:t>
      </w:r>
      <w:r w:rsidR="004F6527">
        <w:t xml:space="preserve">. Additional interactions </w:t>
      </w:r>
      <w:proofErr w:type="gramStart"/>
      <w:r w:rsidR="004F6527">
        <w:t>have to</w:t>
      </w:r>
      <w:proofErr w:type="gramEnd"/>
      <w:r w:rsidR="004F6527">
        <w:t xml:space="preserve"> be considered when</w:t>
      </w:r>
      <w:r w:rsidR="00A123BA">
        <w:t xml:space="preserve"> </w:t>
      </w:r>
      <w:r w:rsidR="00920723">
        <w:t xml:space="preserve">two surfaces </w:t>
      </w:r>
      <w:r w:rsidR="00A123BA">
        <w:t xml:space="preserve">lie </w:t>
      </w:r>
      <w:r w:rsidR="00920723">
        <w:t>close to each other, for instance in the neighborhood of conical intersections</w:t>
      </w:r>
      <w:r w:rsidR="00A71DB1">
        <w:t>.</w:t>
      </w:r>
      <w:r w:rsidR="005C57A0">
        <w:t xml:space="preserve"> </w:t>
      </w:r>
    </w:p>
    <w:p w14:paraId="57E35FB9" w14:textId="77777777" w:rsidR="00B31D24" w:rsidRDefault="00B31D24" w:rsidP="00B31D24">
      <w:pPr>
        <w:keepNext/>
        <w:jc w:val="center"/>
      </w:pPr>
      <w:r w:rsidRPr="00B31D24">
        <w:rPr>
          <w:b/>
          <w:noProof/>
          <w:sz w:val="32"/>
        </w:rPr>
        <w:lastRenderedPageBreak/>
        <w:drawing>
          <wp:inline distT="0" distB="0" distL="0" distR="0" wp14:anchorId="65A61675" wp14:editId="48B31F6D">
            <wp:extent cx="4919855" cy="387596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99735" cy="3938895"/>
                    </a:xfrm>
                    <a:prstGeom prst="rect">
                      <a:avLst/>
                    </a:prstGeom>
                    <a:noFill/>
                    <a:ln>
                      <a:noFill/>
                    </a:ln>
                  </pic:spPr>
                </pic:pic>
              </a:graphicData>
            </a:graphic>
          </wp:inline>
        </w:drawing>
      </w:r>
    </w:p>
    <w:p w14:paraId="7A28CBEA" w14:textId="7B62F07B" w:rsidR="0032559C" w:rsidRPr="00E45404" w:rsidRDefault="00B31D24" w:rsidP="005D08BD">
      <w:pPr>
        <w:pStyle w:val="Caption"/>
        <w:jc w:val="both"/>
        <w:rPr>
          <w:b/>
          <w:color w:val="FF0000"/>
          <w:sz w:val="32"/>
        </w:rPr>
      </w:pPr>
      <w:bookmarkStart w:id="3" w:name="_Ref524528575"/>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4</w:t>
      </w:r>
      <w:r w:rsidR="0039232D" w:rsidRPr="00E45404">
        <w:rPr>
          <w:noProof/>
          <w:color w:val="FF0000"/>
        </w:rPr>
        <w:fldChar w:fldCharType="end"/>
      </w:r>
      <w:bookmarkEnd w:id="3"/>
      <w:r w:rsidR="005D08BD" w:rsidRPr="00E45404">
        <w:rPr>
          <w:color w:val="FF0000"/>
        </w:rPr>
        <w:t xml:space="preserve"> The two lowest </w:t>
      </w:r>
      <w:proofErr w:type="gramStart"/>
      <w:r w:rsidR="005D08BD" w:rsidRPr="00E45404">
        <w:rPr>
          <w:color w:val="FF0000"/>
        </w:rPr>
        <w:t>PES</w:t>
      </w:r>
      <w:proofErr w:type="gramEnd"/>
      <w:r w:rsidR="005D08BD" w:rsidRPr="00E45404">
        <w:rPr>
          <w:color w:val="FF0000"/>
        </w:rPr>
        <w:t xml:space="preserve"> in the BO approximation for a diatomic molecule. In blue, the electronic PES for the ground state and first electronic excited state (UV-Vis transition). In orange, the vibrational energy levels (IR transitions), in grey the rotational levels (microwave transitions. </w:t>
      </w:r>
    </w:p>
    <w:p w14:paraId="277219F7" w14:textId="77777777" w:rsidR="004A0B67" w:rsidRPr="00ED7DD8" w:rsidRDefault="004A0B67" w:rsidP="000378C1">
      <w:pPr>
        <w:pStyle w:val="ListParagraph"/>
        <w:numPr>
          <w:ilvl w:val="1"/>
          <w:numId w:val="2"/>
        </w:numPr>
        <w:jc w:val="both"/>
        <w:rPr>
          <w:rStyle w:val="Strong"/>
        </w:rPr>
      </w:pPr>
      <w:r w:rsidRPr="00ED7DD8">
        <w:rPr>
          <w:rStyle w:val="Strong"/>
        </w:rPr>
        <w:t xml:space="preserve">Force fields </w:t>
      </w:r>
    </w:p>
    <w:p w14:paraId="5F5ACE4D" w14:textId="1E0C6B94" w:rsidR="00B458D4" w:rsidRDefault="004A0B67" w:rsidP="000378C1">
      <w:pPr>
        <w:jc w:val="both"/>
      </w:pPr>
      <w:r>
        <w:t xml:space="preserve">The simplest way to describe interactions between atoms </w:t>
      </w:r>
      <w:r w:rsidR="008237F8">
        <w:t xml:space="preserve">which determine the </w:t>
      </w:r>
      <w:r w:rsidR="004F6527">
        <w:t>PES</w:t>
      </w:r>
      <w:r w:rsidR="008237F8">
        <w:t xml:space="preserve"> </w:t>
      </w:r>
      <w:r>
        <w:t xml:space="preserve">is the so-called “balls and springs” model. In this treatment, all interactions are represented by </w:t>
      </w:r>
      <w:r w:rsidR="007613F0">
        <w:t xml:space="preserve">interatomic </w:t>
      </w:r>
      <w:r>
        <w:t>classical potentials which are parametrized to reproduce the results of</w:t>
      </w:r>
      <w:r w:rsidR="008237F8">
        <w:t xml:space="preserve"> more accurate</w:t>
      </w:r>
      <w:r>
        <w:t xml:space="preserve"> quantum mechanical calculations. </w:t>
      </w:r>
      <w:r w:rsidR="008237F8">
        <w:t xml:space="preserve">In this work, </w:t>
      </w:r>
      <w:r w:rsidR="000E10E6" w:rsidRPr="008A1BF9">
        <w:rPr>
          <w:color w:val="FF0000"/>
        </w:rPr>
        <w:t xml:space="preserve">generic </w:t>
      </w:r>
      <w:r w:rsidR="008237F8">
        <w:t>f</w:t>
      </w:r>
      <w:r>
        <w:t>orce field</w:t>
      </w:r>
      <w:r w:rsidR="008237F8">
        <w:t xml:space="preserve"> calculations have been used </w:t>
      </w:r>
      <w:r w:rsidR="005300D2">
        <w:t xml:space="preserve">in some cases </w:t>
      </w:r>
      <w:r>
        <w:t xml:space="preserve">to give preliminary input structures for </w:t>
      </w:r>
      <w:r w:rsidR="008237F8">
        <w:t xml:space="preserve">more costly </w:t>
      </w:r>
      <w:r w:rsidRPr="005300D2">
        <w:rPr>
          <w:i/>
        </w:rPr>
        <w:t>ab initio</w:t>
      </w:r>
      <w:r>
        <w:t xml:space="preserve"> calculations</w:t>
      </w:r>
      <w:r w:rsidR="00B83167">
        <w:t>, through which the description of chemical transformations is possible</w:t>
      </w:r>
      <w:r>
        <w:t xml:space="preserve">. </w:t>
      </w:r>
      <w:r w:rsidR="005300D2">
        <w:t>F</w:t>
      </w:r>
      <w:r>
        <w:t>orce fields are often constituted by harmonic potentials which do</w:t>
      </w:r>
      <w:r w:rsidR="00B83167">
        <w:t xml:space="preserve"> not</w:t>
      </w:r>
      <w:r>
        <w:t xml:space="preserve"> allow bonds being broken and formed</w:t>
      </w:r>
      <w:r w:rsidR="00C57840">
        <w:t xml:space="preserve"> (</w:t>
      </w:r>
      <w:r w:rsidR="00C57840">
        <w:fldChar w:fldCharType="begin"/>
      </w:r>
      <w:r w:rsidR="00C57840">
        <w:instrText xml:space="preserve"> REF _Ref524533514 \h </w:instrText>
      </w:r>
      <w:r w:rsidR="00C57840">
        <w:fldChar w:fldCharType="separate"/>
      </w:r>
      <w:r w:rsidR="006E052D">
        <w:t xml:space="preserve">Figure </w:t>
      </w:r>
      <w:r w:rsidR="006E052D">
        <w:rPr>
          <w:noProof/>
        </w:rPr>
        <w:t>5</w:t>
      </w:r>
      <w:r w:rsidR="00C57840">
        <w:fldChar w:fldCharType="end"/>
      </w:r>
      <w:r w:rsidR="00C57840">
        <w:t>)</w:t>
      </w:r>
      <w:r>
        <w:t xml:space="preserve">. </w:t>
      </w:r>
      <w:r w:rsidR="000E2126">
        <w:t>Reactive force fields</w:t>
      </w:r>
      <w:r w:rsidR="00B83167">
        <w:t xml:space="preserve">, </w:t>
      </w:r>
      <w:r w:rsidR="000E2126">
        <w:t xml:space="preserve">such as </w:t>
      </w:r>
      <w:proofErr w:type="spellStart"/>
      <w:r w:rsidR="00C76B17">
        <w:t>ReaxFF</w:t>
      </w:r>
      <w:proofErr w:type="spellEnd"/>
      <w:r w:rsidR="004F6527">
        <w:t xml:space="preserve"> </w:t>
      </w:r>
      <w:r w:rsidR="00C76B17">
        <w:fldChar w:fldCharType="begin"/>
      </w:r>
      <w:r w:rsidR="009D4EB0">
        <w:instrText xml:space="preserve"> ADDIN EN.CITE &lt;EndNote&gt;&lt;Cite&gt;&lt;Author&gt;van Duin&lt;/Author&gt;&lt;Year&gt;2001&lt;/Year&gt;&lt;RecNum&gt;4&lt;/RecNum&gt;&lt;DisplayText&gt;&lt;style face="superscript"&gt;9&lt;/style&gt;&lt;/DisplayText&gt;&lt;record&gt;&lt;rec-number&gt;4&lt;/rec-number&gt;&lt;foreign-keys&gt;&lt;key app="EN" db-id="faffwzrzmpa0wie9ztlxvwdkrp0rvet5sz9x" timestamp="1534246268"&gt;4&lt;/key&gt;&lt;/foreign-keys&gt;&lt;ref-type name="Journal Article"&gt;17&lt;/ref-type&gt;&lt;contributors&gt;&lt;authors&gt;&lt;author&gt;van Duin, Adri C. T.&lt;/author&gt;&lt;author&gt;Dasgupta, Siddharth&lt;/author&gt;&lt;author&gt;Lorant, Francois&lt;/author&gt;&lt;author&gt;Goddard, William A.&lt;/author&gt;&lt;/authors&gt;&lt;/contributors&gt;&lt;titles&gt;&lt;title&gt;ReaxFF:  A Reactive Force Field for Hydrocarbons&lt;/title&gt;&lt;secondary-title&gt;The Journal of Physical Chemistry A&lt;/secondary-title&gt;&lt;/titles&gt;&lt;periodical&gt;&lt;full-title&gt;The Journal of Physical Chemistry A&lt;/full-title&gt;&lt;/periodical&gt;&lt;pages&gt;9396-9409&lt;/pages&gt;&lt;volume&gt;105&lt;/volume&gt;&lt;number&gt;41&lt;/number&gt;&lt;dates&gt;&lt;year&gt;2001&lt;/year&gt;&lt;pub-dates&gt;&lt;date&gt;2001/10/01&lt;/date&gt;&lt;/pub-dates&gt;&lt;/dates&gt;&lt;publisher&gt;American Chemical Society&lt;/publisher&gt;&lt;isbn&gt;1089-5639&lt;/isbn&gt;&lt;urls&gt;&lt;related-urls&gt;&lt;url&gt;https://doi.org/10.1021/jp004368u&lt;/url&gt;&lt;/related-urls&gt;&lt;/urls&gt;&lt;electronic-resource-num&gt;10.1021/jp004368u&lt;/electronic-resource-num&gt;&lt;/record&gt;&lt;/Cite&gt;&lt;/EndNote&gt;</w:instrText>
      </w:r>
      <w:r w:rsidR="00C76B17">
        <w:fldChar w:fldCharType="separate"/>
      </w:r>
      <w:r w:rsidR="009D4EB0" w:rsidRPr="009D4EB0">
        <w:rPr>
          <w:noProof/>
          <w:vertAlign w:val="superscript"/>
        </w:rPr>
        <w:t>9</w:t>
      </w:r>
      <w:r w:rsidR="00C76B17">
        <w:fldChar w:fldCharType="end"/>
      </w:r>
      <w:r w:rsidR="000E2126">
        <w:t xml:space="preserve"> </w:t>
      </w:r>
      <w:r w:rsidR="003A10CD">
        <w:t>are currently being</w:t>
      </w:r>
      <w:r w:rsidR="000E2126">
        <w:t xml:space="preserve"> developed, </w:t>
      </w:r>
      <w:r w:rsidR="003A10CD">
        <w:t xml:space="preserve">but their application in </w:t>
      </w:r>
      <w:r w:rsidR="000E2126">
        <w:t>complex heterogeneous reactions</w:t>
      </w:r>
      <w:r w:rsidR="003A10CD">
        <w:t xml:space="preserve"> is </w:t>
      </w:r>
      <w:r w:rsidR="005300D2">
        <w:t>still an ongoing chemical challenge and is out of the scope of this work</w:t>
      </w:r>
      <w:r w:rsidR="000E2126">
        <w:t xml:space="preserve">. </w:t>
      </w:r>
      <w:r>
        <w:t>For this reason</w:t>
      </w:r>
      <w:r w:rsidR="008237F8">
        <w:t xml:space="preserve">, the description of reactive processes needs a more advanced treatment, </w:t>
      </w:r>
      <w:r w:rsidR="00B458D4">
        <w:t xml:space="preserve">where electronic distributions are explicitly </w:t>
      </w:r>
      <w:proofErr w:type="gramStart"/>
      <w:r w:rsidR="00B458D4">
        <w:t>taken into account</w:t>
      </w:r>
      <w:proofErr w:type="gramEnd"/>
      <w:r w:rsidR="008237F8">
        <w:t>.</w:t>
      </w:r>
    </w:p>
    <w:p w14:paraId="0A605A9D" w14:textId="77777777" w:rsidR="00D92DC0" w:rsidRDefault="00D92DC0" w:rsidP="00D92DC0">
      <w:pPr>
        <w:keepNext/>
        <w:jc w:val="both"/>
      </w:pPr>
      <w:r>
        <w:rPr>
          <w:noProof/>
        </w:rPr>
        <w:lastRenderedPageBreak/>
        <w:drawing>
          <wp:inline distT="0" distB="0" distL="0" distR="0" wp14:anchorId="700189AA" wp14:editId="7180DAA6">
            <wp:extent cx="4270513" cy="2551814"/>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76008" cy="2555097"/>
                    </a:xfrm>
                    <a:prstGeom prst="rect">
                      <a:avLst/>
                    </a:prstGeom>
                    <a:noFill/>
                    <a:ln>
                      <a:noFill/>
                    </a:ln>
                  </pic:spPr>
                </pic:pic>
              </a:graphicData>
            </a:graphic>
          </wp:inline>
        </w:drawing>
      </w:r>
    </w:p>
    <w:p w14:paraId="7B968223" w14:textId="66CA41C7" w:rsidR="00D92DC0" w:rsidRPr="00E45404" w:rsidRDefault="00D92DC0" w:rsidP="00D92DC0">
      <w:pPr>
        <w:pStyle w:val="Caption"/>
        <w:jc w:val="both"/>
        <w:rPr>
          <w:color w:val="FF0000"/>
        </w:rPr>
      </w:pPr>
      <w:bookmarkStart w:id="4" w:name="_Ref524533514"/>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B8347B" w:rsidRPr="00E45404">
        <w:rPr>
          <w:noProof/>
          <w:color w:val="FF0000"/>
        </w:rPr>
        <w:t>5</w:t>
      </w:r>
      <w:r w:rsidR="0039232D" w:rsidRPr="00E45404">
        <w:rPr>
          <w:noProof/>
          <w:color w:val="FF0000"/>
        </w:rPr>
        <w:fldChar w:fldCharType="end"/>
      </w:r>
      <w:bookmarkEnd w:id="4"/>
      <w:r w:rsidR="00E039FF" w:rsidRPr="00E45404">
        <w:rPr>
          <w:color w:val="FF0000"/>
        </w:rPr>
        <w:t xml:space="preserve"> R</w:t>
      </w:r>
      <w:r w:rsidRPr="00E45404">
        <w:rPr>
          <w:color w:val="FF0000"/>
        </w:rPr>
        <w:t xml:space="preserve">epresentation of some of the </w:t>
      </w:r>
      <w:r w:rsidR="00E039FF" w:rsidRPr="00E45404">
        <w:rPr>
          <w:color w:val="FF0000"/>
        </w:rPr>
        <w:t xml:space="preserve">molecular </w:t>
      </w:r>
      <w:r w:rsidRPr="00E45404">
        <w:rPr>
          <w:color w:val="FF0000"/>
        </w:rPr>
        <w:t xml:space="preserve">modes </w:t>
      </w:r>
      <w:proofErr w:type="gramStart"/>
      <w:r w:rsidRPr="00E45404">
        <w:rPr>
          <w:color w:val="FF0000"/>
        </w:rPr>
        <w:t>taken into account</w:t>
      </w:r>
      <w:proofErr w:type="gramEnd"/>
      <w:r w:rsidRPr="00E45404">
        <w:rPr>
          <w:color w:val="FF0000"/>
        </w:rPr>
        <w:t xml:space="preserve"> in a </w:t>
      </w:r>
      <w:r w:rsidR="00E45404">
        <w:rPr>
          <w:color w:val="FF0000"/>
        </w:rPr>
        <w:t xml:space="preserve">generic </w:t>
      </w:r>
      <w:r w:rsidRPr="00E45404">
        <w:rPr>
          <w:color w:val="FF0000"/>
        </w:rPr>
        <w:t>force field model</w:t>
      </w:r>
    </w:p>
    <w:p w14:paraId="39A95B4E" w14:textId="77777777" w:rsidR="008237F8" w:rsidRPr="00ED7DD8" w:rsidRDefault="00FF264B" w:rsidP="000378C1">
      <w:pPr>
        <w:pStyle w:val="ListParagraph"/>
        <w:numPr>
          <w:ilvl w:val="1"/>
          <w:numId w:val="2"/>
        </w:numPr>
        <w:jc w:val="both"/>
        <w:rPr>
          <w:rStyle w:val="Strong"/>
        </w:rPr>
      </w:pPr>
      <w:r w:rsidRPr="00ED7DD8">
        <w:rPr>
          <w:rStyle w:val="Strong"/>
        </w:rPr>
        <w:t>D</w:t>
      </w:r>
      <w:r w:rsidR="00ED7DD8">
        <w:rPr>
          <w:rStyle w:val="Strong"/>
        </w:rPr>
        <w:t xml:space="preserve">ensity Functional </w:t>
      </w:r>
      <w:r w:rsidRPr="00ED7DD8">
        <w:rPr>
          <w:rStyle w:val="Strong"/>
        </w:rPr>
        <w:t>T</w:t>
      </w:r>
      <w:r w:rsidR="00ED7DD8">
        <w:rPr>
          <w:rStyle w:val="Strong"/>
        </w:rPr>
        <w:t>heory</w:t>
      </w:r>
      <w:r w:rsidRPr="00ED7DD8">
        <w:rPr>
          <w:rStyle w:val="Strong"/>
        </w:rPr>
        <w:t xml:space="preserve"> </w:t>
      </w:r>
      <w:r w:rsidR="001744E3" w:rsidRPr="00ED7DD8">
        <w:rPr>
          <w:rStyle w:val="Strong"/>
        </w:rPr>
        <w:t xml:space="preserve"> </w:t>
      </w:r>
    </w:p>
    <w:p w14:paraId="3120986D" w14:textId="64796ECE" w:rsidR="00B458D4" w:rsidRDefault="005A3F98" w:rsidP="000378C1">
      <w:pPr>
        <w:jc w:val="both"/>
      </w:pPr>
      <w:r>
        <w:t xml:space="preserve">Density functional theory (DFT) has become the method of choice </w:t>
      </w:r>
      <w:r w:rsidR="00FE0106">
        <w:t>for the study of chemical</w:t>
      </w:r>
      <w:r>
        <w:t xml:space="preserve"> systems, due to its good trade-off between computational cost and accuracy of the</w:t>
      </w:r>
      <w:r w:rsidR="00DE23E9">
        <w:t xml:space="preserve"> obtained</w:t>
      </w:r>
      <w:r>
        <w:t xml:space="preserve"> results. </w:t>
      </w:r>
      <w:r w:rsidR="0035693D" w:rsidRPr="008F2A34">
        <w:rPr>
          <w:rStyle w:val="fontstyle01"/>
          <w:rFonts w:asciiTheme="minorHAnsi" w:hAnsiTheme="minorHAnsi" w:cstheme="minorHAnsi"/>
        </w:rPr>
        <w:t>DFT began in the 1920’s with the work of Thomas and Fermi</w:t>
      </w:r>
      <w:r w:rsidR="004F6527">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Pr>
          <w:rStyle w:val="fontstyle01"/>
          <w:rFonts w:asciiTheme="minorHAnsi" w:hAnsiTheme="minorHAnsi" w:cstheme="minorHAnsi"/>
        </w:rPr>
        <w:instrText xml:space="preserve"> ADDIN EN.CITE </w:instrText>
      </w:r>
      <w:r w:rsidR="009D4EB0">
        <w:rPr>
          <w:rStyle w:val="fontstyle01"/>
          <w:rFonts w:asciiTheme="minorHAnsi" w:hAnsiTheme="minorHAnsi" w:cstheme="minorHAnsi"/>
        </w:rPr>
        <w:fldChar w:fldCharType="begin">
          <w:fldData xml:space="preserve">PEVuZE5vdGU+PENpdGU+PEF1dGhvcj5UaG9tYXM8L0F1dGhvcj48WWVhcj4yMDA4PC9ZZWFyPjxS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</w:fldData>
        </w:fldChar>
      </w:r>
      <w:r w:rsidR="009D4EB0">
        <w:rPr>
          <w:rStyle w:val="fontstyle01"/>
          <w:rFonts w:asciiTheme="minorHAnsi" w:hAnsiTheme="minorHAnsi" w:cstheme="minorHAnsi"/>
        </w:rPr>
        <w:instrText xml:space="preserve"> ADDIN EN.CITE.DATA </w:instrText>
      </w:r>
      <w:r w:rsidR="009D4EB0">
        <w:rPr>
          <w:rStyle w:val="fontstyle01"/>
          <w:rFonts w:asciiTheme="minorHAnsi" w:hAnsiTheme="minorHAnsi" w:cstheme="minorHAnsi"/>
        </w:rPr>
      </w:r>
      <w:r w:rsidR="009D4EB0">
        <w:rPr>
          <w:rStyle w:val="fontstyle01"/>
          <w:rFonts w:asciiTheme="minorHAnsi" w:hAnsiTheme="minorHAnsi" w:cstheme="minorHAnsi"/>
        </w:rPr>
        <w:fldChar w:fldCharType="end"/>
      </w:r>
      <w:r w:rsidR="0035693D" w:rsidRPr="008F2A34">
        <w:rPr>
          <w:rStyle w:val="fontstyle01"/>
          <w:rFonts w:asciiTheme="minorHAnsi" w:hAnsiTheme="minorHAnsi" w:cstheme="minorHAnsi"/>
        </w:rPr>
      </w:r>
      <w:r w:rsidR="0035693D" w:rsidRPr="008F2A34">
        <w:rPr>
          <w:rStyle w:val="fontstyle01"/>
          <w:rFonts w:asciiTheme="minorHAnsi" w:hAnsiTheme="minorHAnsi" w:cstheme="minorHAnsi"/>
        </w:rPr>
        <w:fldChar w:fldCharType="separate"/>
      </w:r>
      <w:r w:rsidR="009D4EB0" w:rsidRPr="009D4EB0">
        <w:rPr>
          <w:rStyle w:val="fontstyle01"/>
          <w:rFonts w:asciiTheme="minorHAnsi" w:hAnsiTheme="minorHAnsi" w:cstheme="minorHAnsi"/>
          <w:noProof/>
          <w:vertAlign w:val="superscript"/>
        </w:rPr>
        <w:t>10-11</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but it was only in the ’60s that it became a complete and accurate theory, </w:t>
      </w:r>
      <w:r w:rsidR="00A01526">
        <w:rPr>
          <w:rStyle w:val="fontstyle01"/>
          <w:rFonts w:asciiTheme="minorHAnsi" w:hAnsiTheme="minorHAnsi" w:cstheme="minorHAnsi"/>
        </w:rPr>
        <w:t>shown in</w:t>
      </w:r>
      <w:r w:rsidR="00A01526" w:rsidRPr="008F2A34">
        <w:rPr>
          <w:rStyle w:val="fontstyle01"/>
          <w:rFonts w:asciiTheme="minorHAnsi" w:hAnsiTheme="minorHAnsi" w:cstheme="minorHAnsi"/>
        </w:rPr>
        <w:t xml:space="preserve"> </w:t>
      </w:r>
      <w:r w:rsidR="0035693D" w:rsidRPr="008F2A34">
        <w:rPr>
          <w:rStyle w:val="fontstyle01"/>
          <w:rFonts w:asciiTheme="minorHAnsi" w:hAnsiTheme="minorHAnsi" w:cstheme="minorHAnsi"/>
        </w:rPr>
        <w:t>the work of Kohn, Hohenberg and Sham</w:t>
      </w:r>
      <w:r w:rsidR="00A01526">
        <w:rPr>
          <w:rStyle w:val="fontstyle01"/>
          <w:rFonts w:asciiTheme="minorHAnsi" w:hAnsiTheme="minorHAnsi" w:cstheme="minorHAnsi"/>
        </w:rPr>
        <w:t xml:space="preserve"> </w:t>
      </w:r>
      <w:r w:rsidR="0035693D" w:rsidRPr="008F2A34">
        <w:rPr>
          <w:rStyle w:val="fontstyle01"/>
          <w:rFonts w:asciiTheme="minorHAnsi" w:hAnsiTheme="minorHAnsi" w:cstheme="minorHAnsi"/>
        </w:rPr>
        <w:fldChar w:fldCharType="begin"/>
      </w:r>
      <w:r w:rsidR="009D4EB0">
        <w:rPr>
          <w:rStyle w:val="fontstyle01"/>
          <w:rFonts w:asciiTheme="minorHAnsi" w:hAnsiTheme="minorHAnsi" w:cstheme="minorHAnsi"/>
        </w:rPr>
        <w:instrText xml:space="preserve"> ADDIN EN.CITE &lt;EndNote&gt;&lt;Cite&gt;&lt;Author&gt;Hohenberg&lt;/Author&gt;&lt;Year&gt;1964&lt;/Year&gt;&lt;RecNum&gt;7&lt;/RecNum&gt;&lt;DisplayText&gt;&lt;style face="superscript"&gt;12&lt;/style&gt;&lt;/DisplayText&gt;&lt;record&gt;&lt;rec-number&gt;7&lt;/rec-number&gt;&lt;foreign-keys&gt;&lt;key app="EN" db-id="faffwzrzmpa0wie9ztlxvwdkrp0rvet5sz9x" timestamp="1534253337"&gt;7&lt;/key&gt;&lt;/foreign-keys&gt;&lt;ref-type name="Journal Article"&gt;17&lt;/ref-type&gt;&lt;contributors&gt;&lt;authors&gt;&lt;author&gt;Hohenberg, P.&lt;/author&gt;&lt;author&gt;Kohn, W.&lt;/author&gt;&lt;/authors&gt;&lt;/contributors&gt;&lt;titles&gt;&lt;title&gt;Inhomogeneous Electron Gas&lt;/title&gt;&lt;secondary-title&gt;Physical Review&lt;/secondary-title&gt;&lt;/titles&gt;&lt;periodical&gt;&lt;full-title&gt;Physical Review&lt;/full-title&gt;&lt;/periodical&gt;&lt;pages&gt;B864-B871&lt;/pages&gt;&lt;volume&gt;136&lt;/volume&gt;&lt;number&gt;3B&lt;/number&gt;&lt;dates&gt;&lt;year&gt;1964&lt;/year&gt;&lt;pub-dates&gt;&lt;date&gt;11/09/&lt;/date&gt;&lt;/pub-dates&gt;&lt;/dates&gt;&lt;publisher&gt;American Physical Society&lt;/publisher&gt;&lt;urls&gt;&lt;related-urls&gt;&lt;url&gt;https://link.aps.org/doi/10.1103/PhysRev.136.B864&lt;/url&gt;&lt;/related-urls&gt;&lt;/urls&gt;&lt;electronic-resource-num&gt;10.1103/PhysRev.136.B864&lt;/electronic-resource-num&gt;&lt;/record&gt;&lt;/Cite&gt;&lt;/EndNote&gt;</w:instrText>
      </w:r>
      <w:r w:rsidR="0035693D" w:rsidRPr="008F2A34">
        <w:rPr>
          <w:rStyle w:val="fontstyle01"/>
          <w:rFonts w:asciiTheme="minorHAnsi" w:hAnsiTheme="minorHAnsi" w:cstheme="minorHAnsi"/>
        </w:rPr>
        <w:fldChar w:fldCharType="separate"/>
      </w:r>
      <w:r w:rsidR="009D4EB0" w:rsidRPr="009D4EB0">
        <w:rPr>
          <w:rStyle w:val="fontstyle01"/>
          <w:rFonts w:asciiTheme="minorHAnsi" w:hAnsiTheme="minorHAnsi" w:cstheme="minorHAnsi"/>
          <w:noProof/>
          <w:vertAlign w:val="superscript"/>
        </w:rPr>
        <w:t>12</w:t>
      </w:r>
      <w:r w:rsidR="0035693D" w:rsidRPr="008F2A34">
        <w:rPr>
          <w:rStyle w:val="fontstyle01"/>
          <w:rFonts w:asciiTheme="minorHAnsi" w:hAnsiTheme="minorHAnsi" w:cstheme="minorHAnsi"/>
        </w:rPr>
        <w:fldChar w:fldCharType="end"/>
      </w:r>
      <w:r w:rsidR="0035693D" w:rsidRPr="008F2A34">
        <w:rPr>
          <w:rStyle w:val="fontstyle01"/>
          <w:rFonts w:asciiTheme="minorHAnsi" w:hAnsiTheme="minorHAnsi" w:cstheme="minorHAnsi"/>
        </w:rPr>
        <w:t xml:space="preserve">. </w:t>
      </w:r>
      <w:r>
        <w:t xml:space="preserve">The fundamental property that DFT describes is electron density as opposed to many body electron wavefunctions, which allows to reduce enormously the number of variables in the case of complex systems.  </w:t>
      </w:r>
    </w:p>
    <w:p w14:paraId="4A846650" w14:textId="32B23E27" w:rsidR="00CE37FD" w:rsidRDefault="000605A8" w:rsidP="000378C1">
      <w:pPr>
        <w:jc w:val="both"/>
      </w:pPr>
      <w:r>
        <w:t xml:space="preserve">Two fundamental theorems by Hohenberg and Kohn </w:t>
      </w:r>
      <w:r w:rsidR="003C623C">
        <w:t>state that</w:t>
      </w:r>
      <w:r>
        <w:t xml:space="preserve"> </w:t>
      </w:r>
      <w:r w:rsidR="00F52698">
        <w:t>there is a unique relation between electronic density and total wavefunction, therefore t</w:t>
      </w:r>
      <w:r w:rsidR="005A3F98">
        <w:t>he ground state density allows us to determine all properties of the syst</w:t>
      </w:r>
      <w:r w:rsidR="008E1650">
        <w:t>em</w:t>
      </w:r>
      <w:r w:rsidR="00FE0106">
        <w:t xml:space="preserve">. </w:t>
      </w:r>
      <w:r w:rsidR="00F52698">
        <w:t>Moreover, the ground state density can be obtained from a minimization of the total energy functional with a variational method</w:t>
      </w:r>
      <w:r w:rsidR="00422AF6">
        <w:t xml:space="preserve"> by solving the so-called Kohn-Sham equations</w:t>
      </w:r>
      <w:r w:rsidR="00F52698">
        <w:t>.</w:t>
      </w:r>
      <w:r w:rsidR="00422AF6">
        <w:t xml:space="preserve"> </w:t>
      </w:r>
      <w:r w:rsidR="005A3F98">
        <w:t>T</w:t>
      </w:r>
      <w:r w:rsidR="00F52698">
        <w:t xml:space="preserve">he global minimum value of the </w:t>
      </w:r>
      <w:r w:rsidR="005A3F98">
        <w:t xml:space="preserve">functional determines the exact ground state of the system. </w:t>
      </w:r>
      <w:r w:rsidR="008A1BF9" w:rsidRPr="003D4064">
        <w:rPr>
          <w:color w:val="FF0000"/>
        </w:rPr>
        <w:t>This way it is possible to</w:t>
      </w:r>
      <w:r w:rsidR="00A0011F" w:rsidRPr="003D4064">
        <w:rPr>
          <w:color w:val="FF0000"/>
        </w:rPr>
        <w:t xml:space="preserve"> obtain </w:t>
      </w:r>
      <w:r w:rsidR="005A3F98">
        <w:t xml:space="preserve">the total energy of the system and the forces which act on the atoms, two quantities which </w:t>
      </w:r>
      <w:r w:rsidR="00A0011F">
        <w:t xml:space="preserve">are needed in </w:t>
      </w:r>
      <w:r w:rsidR="005A3F98">
        <w:t>all the simulations perform</w:t>
      </w:r>
      <w:r w:rsidR="00A0011F">
        <w:t xml:space="preserve">ed in this </w:t>
      </w:r>
      <w:r w:rsidR="008A1BF9">
        <w:t>work</w:t>
      </w:r>
      <w:r w:rsidR="005A3F98">
        <w:t>.</w:t>
      </w:r>
      <w:r w:rsidR="00CE37FD">
        <w:t xml:space="preserve"> </w:t>
      </w:r>
    </w:p>
    <w:p w14:paraId="5455E74C" w14:textId="1CCD0229" w:rsidR="003E6D61" w:rsidRDefault="00F15C8E" w:rsidP="000378C1">
      <w:pPr>
        <w:jc w:val="both"/>
      </w:pPr>
      <w:r>
        <w:t xml:space="preserve">In principle, DFT is an exact method, but the minimization of energy is </w:t>
      </w:r>
      <w:r w:rsidR="00CE37FD">
        <w:t>far from</w:t>
      </w:r>
      <w:r>
        <w:t xml:space="preserve"> trivial. Kohn and </w:t>
      </w:r>
      <w:r w:rsidR="005A3F98">
        <w:t>Sham</w:t>
      </w:r>
      <w:r w:rsidR="00CE37FD">
        <w:t xml:space="preserve"> </w:t>
      </w:r>
      <w:r>
        <w:fldChar w:fldCharType="begin"/>
      </w:r>
      <w:r w:rsidR="009D4EB0">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fldChar w:fldCharType="separate"/>
      </w:r>
      <w:r w:rsidR="009D4EB0" w:rsidRPr="009D4EB0">
        <w:rPr>
          <w:noProof/>
          <w:vertAlign w:val="superscript"/>
        </w:rPr>
        <w:t>13</w:t>
      </w:r>
      <w:r>
        <w:fldChar w:fldCharType="end"/>
      </w:r>
      <w:r w:rsidR="005A3F98">
        <w:t xml:space="preserve"> </w:t>
      </w:r>
      <w:r>
        <w:t>introduced a method</w:t>
      </w:r>
      <w:r w:rsidR="005A3F98">
        <w:t xml:space="preserve"> which replaces the many-body problem with an auxiliary system of no</w:t>
      </w:r>
      <w:r w:rsidR="00B458D4">
        <w:t>n-</w:t>
      </w:r>
      <w:r w:rsidR="005A3F98">
        <w:t>interacting particles, allowing a fast solution of the eigenvalue problem.</w:t>
      </w:r>
      <w:r w:rsidR="00422AF6">
        <w:t xml:space="preserve"> </w:t>
      </w:r>
      <w:r w:rsidR="005A3F98">
        <w:t xml:space="preserve">What needs to be added in this treatment is an additional functional which describes exchange and correlation. </w:t>
      </w:r>
      <w:r w:rsidR="00422AF6">
        <w:t>Nowadays one of the greatest challenges in DFT consists in the search for an accurate expression for the exchange-correlation functional. The simp</w:t>
      </w:r>
      <w:r>
        <w:t>lest is known as Local Density A</w:t>
      </w:r>
      <w:r w:rsidR="00422AF6">
        <w:t>pproximation (LDA) initially proposed by Kohn and Sham</w:t>
      </w:r>
      <w:r w:rsidR="008361B1">
        <w:t xml:space="preserve"> </w:t>
      </w:r>
      <w:r w:rsidR="00422AF6">
        <w:fldChar w:fldCharType="begin"/>
      </w:r>
      <w:r w:rsidR="009D4EB0">
        <w:instrText xml:space="preserve"> ADDIN EN.CITE &lt;EndNote&gt;&lt;Cite&gt;&lt;Author&gt;Kohn&lt;/Author&gt;&lt;Year&gt;1965&lt;/Year&gt;&lt;RecNum&gt;18&lt;/RecNum&gt;&lt;DisplayText&gt;&lt;style face="superscript"&gt;13&lt;/style&gt;&lt;/DisplayText&gt;&lt;record&gt;&lt;rec-number&gt;18&lt;/rec-number&gt;&lt;foreign-keys&gt;&lt;key app="EN" db-id="faffwzrzmpa0wie9ztlxvwdkrp0rvet5sz9x" timestamp="1534860062"&gt;18&lt;/key&gt;&lt;/foreign-keys&gt;&lt;ref-type name="Journal Article"&gt;17&lt;/ref-type&gt;&lt;contributors&gt;&lt;authors&gt;&lt;author&gt;Kohn, W.&lt;/author&gt;&lt;author&gt;Sham, L. J.&lt;/author&gt;&lt;/authors&gt;&lt;/contributors&gt;&lt;titles&gt;&lt;title&gt;Self-Consistent Equations Including Exchange and Correlation Effects&lt;/title&gt;&lt;secondary-title&gt;Physical Review&lt;/secondary-title&gt;&lt;/titles&gt;&lt;periodical&gt;&lt;full-title&gt;Physical Review&lt;/full-title&gt;&lt;/periodical&gt;&lt;pages&gt;A1133-A1138&lt;/pages&gt;&lt;volume&gt;140&lt;/volume&gt;&lt;number&gt;4A&lt;/number&gt;&lt;dates&gt;&lt;year&gt;1965&lt;/year&gt;&lt;pub-dates&gt;&lt;date&gt;11/15/&lt;/date&gt;&lt;/pub-dates&gt;&lt;/dates&gt;&lt;publisher&gt;American Physical Society&lt;/publisher&gt;&lt;urls&gt;&lt;related-urls&gt;&lt;url&gt;https://link.aps.org/doi/10.1103/PhysRev.140.A1133&lt;/url&gt;&lt;/related-urls&gt;&lt;/urls&gt;&lt;electronic-resource-num&gt;10.1103/PhysRev.140.A1133&lt;/electronic-resource-num&gt;&lt;/record&gt;&lt;/Cite&gt;&lt;/EndNote&gt;</w:instrText>
      </w:r>
      <w:r w:rsidR="00422AF6">
        <w:fldChar w:fldCharType="separate"/>
      </w:r>
      <w:r w:rsidR="009D4EB0" w:rsidRPr="009D4EB0">
        <w:rPr>
          <w:noProof/>
          <w:vertAlign w:val="superscript"/>
        </w:rPr>
        <w:t>13</w:t>
      </w:r>
      <w:r w:rsidR="00422AF6">
        <w:fldChar w:fldCharType="end"/>
      </w:r>
      <w:r>
        <w:t xml:space="preserve"> and can also be adapted to include spin in the Local Spin Density Approximation (LSDA)</w:t>
      </w:r>
      <w:r w:rsidR="008361B1">
        <w:t xml:space="preserve"> </w:t>
      </w:r>
      <w:r>
        <w:fldChar w:fldCharType="begin"/>
      </w:r>
      <w:r w:rsidR="009D4EB0">
        <w:instrText xml:space="preserve"> ADDIN EN.CITE &lt;EndNote&gt;&lt;Cite&gt;&lt;Author&gt;Vosko&lt;/Author&gt;&lt;Year&gt;1980&lt;/Year&gt;&lt;RecNum&gt;19&lt;/RecNum&gt;&lt;DisplayText&gt;&lt;style face="superscript"&gt;14&lt;/style&gt;&lt;/DisplayText&gt;&lt;record&gt;&lt;rec-number&gt;19&lt;/rec-number&gt;&lt;foreign-keys&gt;&lt;key app="EN" db-id="faffwzrzmpa0wie9ztlxvwdkrp0rvet5sz9x" timestamp="1534860395"&gt;19&lt;/key&gt;&lt;/foreign-keys&gt;&lt;ref-type name="Journal Article"&gt;17&lt;/ref-type&gt;&lt;contributors&gt;&lt;authors&gt;&lt;author&gt;Vosko, S. H.&lt;/author&gt;&lt;author&gt;Wilk, L.&lt;/author&gt;&lt;author&gt;Nusair, M.&lt;/author&gt;&lt;/authors&gt;&lt;/contributors&gt;&lt;titles&gt;&lt;title&gt;Accurate spin-dependent electron liquid correlation energies for local spin density calculations: a critical analysis&lt;/title&gt;&lt;secondary-title&gt;Canadian Journal of Physics&lt;/secondary-title&gt;&lt;/titles&gt;&lt;periodical&gt;&lt;full-title&gt;Canadian Journal of Physics&lt;/full-title&gt;&lt;/periodical&gt;&lt;pages&gt;1200-1211&lt;/pages&gt;&lt;volume&gt;58&lt;/volume&gt;&lt;number&gt;8&lt;/number&gt;&lt;dates&gt;&lt;year&gt;1980&lt;/year&gt;&lt;pub-dates&gt;&lt;date&gt;1980/08/01&lt;/date&gt;&lt;/pub-dates&gt;&lt;/dates&gt;&lt;publisher&gt;NRC Research Press&lt;/publisher&gt;&lt;isbn&gt;0008-4204&lt;/isbn&gt;&lt;urls&gt;&lt;related-urls&gt;&lt;url&gt;https://doi.org/10.1139/p80-159&lt;/url&gt;&lt;/related-urls&gt;&lt;/urls&gt;&lt;electronic-resource-num&gt;10.1139/p80-159&lt;/electronic-resource-num&gt;&lt;access-date&gt;2018/08/21&lt;/access-date&gt;&lt;/record&gt;&lt;/Cite&gt;&lt;/EndNote&gt;</w:instrText>
      </w:r>
      <w:r>
        <w:fldChar w:fldCharType="separate"/>
      </w:r>
      <w:r w:rsidR="009D4EB0" w:rsidRPr="009D4EB0">
        <w:rPr>
          <w:noProof/>
          <w:vertAlign w:val="superscript"/>
        </w:rPr>
        <w:t>14</w:t>
      </w:r>
      <w:r>
        <w:fldChar w:fldCharType="end"/>
      </w:r>
      <w:r w:rsidR="00422AF6">
        <w:t>.</w:t>
      </w:r>
      <w:r>
        <w:t xml:space="preserve"> </w:t>
      </w:r>
      <w:r w:rsidR="00A9629D">
        <w:t>A more refined method</w:t>
      </w:r>
      <w:r>
        <w:t xml:space="preserve"> </w:t>
      </w:r>
      <w:r w:rsidR="00A9629D">
        <w:t xml:space="preserve">is </w:t>
      </w:r>
      <w:r>
        <w:t xml:space="preserve">the Generalized Gradient Approximation (GGA) which </w:t>
      </w:r>
      <w:r w:rsidR="00A9629D">
        <w:t xml:space="preserve">involves </w:t>
      </w:r>
      <w:r>
        <w:t>the calculation of the</w:t>
      </w:r>
      <w:r w:rsidR="00A9629D">
        <w:t xml:space="preserve"> gradient of electron density and includes functionals such as B88</w:t>
      </w:r>
      <w:r w:rsidR="008361B1">
        <w:t xml:space="preserve"> </w:t>
      </w:r>
      <w:r w:rsidR="00470E69">
        <w:fldChar w:fldCharType="begin"/>
      </w:r>
      <w:r w:rsidR="009D4EB0">
        <w:instrText xml:space="preserve"> ADDIN EN.CITE &lt;EndNote&gt;&lt;Cite&gt;&lt;Author&gt;Becke&lt;/Author&gt;&lt;Year&gt;1988&lt;/Year&gt;&lt;RecNum&gt;24&lt;/RecNum&gt;&lt;DisplayText&gt;&lt;style face="superscript"&gt;15&lt;/style&gt;&lt;/DisplayText&gt;&lt;record&gt;&lt;rec-number&gt;24&lt;/rec-number&gt;&lt;foreign-keys&gt;&lt;key app="EN" db-id="faffwzrzmpa0wie9ztlxvwdkrp0rvet5sz9x" timestamp="1534861465"&gt;24&lt;/key&gt;&lt;/foreign-keys&gt;&lt;ref-type name="Journal Article"&gt;17&lt;/ref-type&gt;&lt;contributors&gt;&lt;authors&gt;&lt;author&gt;Becke, A. D.&lt;/author&gt;&lt;/authors&gt;&lt;/contributors&gt;&lt;titles&gt;&lt;title&gt;Density-functional exchange-energy approximation with correct asymptotic behavior&lt;/title&gt;&lt;secondary-title&gt;Physical Review A&lt;/secondary-title&gt;&lt;/titles&gt;&lt;periodical&gt;&lt;full-title&gt;Physical Review A&lt;/full-title&gt;&lt;/periodical&gt;&lt;pages&gt;3098-3100&lt;/pages&gt;&lt;volume&gt;38&lt;/volume&gt;&lt;number&gt;6&lt;/number&gt;&lt;dates&gt;&lt;year&gt;1988&lt;/year&gt;&lt;/dates&gt;&lt;publisher&gt;American Physical Society&lt;/publisher&gt;&lt;urls&gt;&lt;related-urls&gt;&lt;url&gt;http://link.aps.org/doi/10.1103/PhysRevA.38.3098&lt;/url&gt;&lt;/related-urls&gt;&lt;/urls&gt;&lt;/record&gt;&lt;/Cite&gt;&lt;/EndNote&gt;</w:instrText>
      </w:r>
      <w:r w:rsidR="00470E69">
        <w:fldChar w:fldCharType="separate"/>
      </w:r>
      <w:r w:rsidR="009D4EB0" w:rsidRPr="009D4EB0">
        <w:rPr>
          <w:noProof/>
          <w:vertAlign w:val="superscript"/>
        </w:rPr>
        <w:t>15</w:t>
      </w:r>
      <w:r w:rsidR="00470E69">
        <w:fldChar w:fldCharType="end"/>
      </w:r>
      <w:r w:rsidR="00A9629D">
        <w:t>, LYP</w:t>
      </w:r>
      <w:r w:rsidR="008361B1">
        <w:t xml:space="preserve"> </w:t>
      </w:r>
      <w:r w:rsidR="00A9629D">
        <w:fldChar w:fldCharType="begin"/>
      </w:r>
      <w:r w:rsidR="009D4EB0">
        <w:instrText xml:space="preserve"> ADDIN EN.CITE &lt;EndNote&gt;&lt;Cite&gt;&lt;Author&gt;Lee&lt;/Author&gt;&lt;Year&gt;1988&lt;/Year&gt;&lt;RecNum&gt;21&lt;/RecNum&gt;&lt;DisplayText&gt;&lt;style face="superscript"&gt;16&lt;/style&gt;&lt;/DisplayText&gt;&lt;record&gt;&lt;rec-number&gt;21&lt;/rec-number&gt;&lt;foreign-keys&gt;&lt;key app="EN" db-id="faffwzrzmpa0wie9ztlxvwdkrp0rvet5sz9x" timestamp="1534860636"&gt;21&lt;/key&gt;&lt;/foreign-keys&gt;&lt;ref-type name="Journal Article"&gt;17&lt;/ref-type&gt;&lt;contributors&gt;&lt;authors&gt;&lt;author&gt;Lee, Chengteh&lt;/author&gt;&lt;author&gt;Yang, Weitao&lt;/author&gt;&lt;author&gt;Parr, Robert G.&lt;/author&gt;&lt;/authors&gt;&lt;/contributors&gt;&lt;titles&gt;&lt;title&gt;Development of the Colle-Salvetti correlation-energy formula into a functional of the electron density&lt;/title&gt;&lt;secondary-title&gt;Physical Review B&lt;/secondary-title&gt;&lt;/titles&gt;&lt;periodical&gt;&lt;full-title&gt;Physical Review B&lt;/full-title&gt;&lt;/periodical&gt;&lt;pages&gt;785-789&lt;/pages&gt;&lt;volume&gt;37&lt;/volume&gt;&lt;number&gt;2&lt;/number&gt;&lt;dates&gt;&lt;year&gt;1988&lt;/year&gt;&lt;pub-dates&gt;&lt;date&gt;01/15/&lt;/date&gt;&lt;/pub-dates&gt;&lt;/dates&gt;&lt;publisher&gt;American Physical Society&lt;/publisher&gt;&lt;urls&gt;&lt;related-urls&gt;&lt;url&gt;https://link.aps.org/doi/10.1103/PhysRevB.37.785&lt;/url&gt;&lt;/related-urls&gt;&lt;/urls&gt;&lt;electronic-resource-num&gt;10.1103/PhysRevB.37.785&lt;/electronic-resource-num&gt;&lt;/record&gt;&lt;/Cite&gt;&lt;/EndNote&gt;</w:instrText>
      </w:r>
      <w:r w:rsidR="00A9629D">
        <w:fldChar w:fldCharType="separate"/>
      </w:r>
      <w:r w:rsidR="009D4EB0" w:rsidRPr="009D4EB0">
        <w:rPr>
          <w:noProof/>
          <w:vertAlign w:val="superscript"/>
        </w:rPr>
        <w:t>16</w:t>
      </w:r>
      <w:r w:rsidR="00A9629D">
        <w:fldChar w:fldCharType="end"/>
      </w:r>
      <w:r w:rsidR="00A9629D">
        <w:t xml:space="preserve"> and PBE</w:t>
      </w:r>
      <w:r w:rsidR="008361B1">
        <w:t xml:space="preserve"> </w:t>
      </w:r>
      <w:r w:rsidR="00A9629D">
        <w:fldChar w:fldCharType="begin"/>
      </w:r>
      <w:r w:rsidR="009D4EB0">
        <w:instrText xml:space="preserve"> ADDIN EN.CITE &lt;EndNote&gt;&lt;Cite&gt;&lt;Author&gt;Perdew&lt;/Author&gt;&lt;Year&gt;1996&lt;/Year&gt;&lt;RecNum&gt;22&lt;/RecNum&gt;&lt;DisplayText&gt;&lt;style face="superscript"&gt;17-18&lt;/style&gt;&lt;/DisplayText&gt;&lt;record&gt;&lt;rec-number&gt;22&lt;/rec-number&gt;&lt;foreign-keys&gt;&lt;key app="EN" db-id="faffwzrzmpa0wie9ztlxvwdkrp0rvet5sz9x" timestamp="1534860718"&gt;22&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lt;/pages&gt;&lt;volume&gt;77&lt;/volume&gt;&lt;number&gt;18&lt;/number&gt;&lt;dates&gt;&lt;year&gt;1996&lt;/year&gt;&lt;/dates&gt;&lt;publisher&gt;American Physical Society&lt;/publisher&gt;&lt;urls&gt;&lt;related-urls&gt;&lt;url&gt;http://link.aps.org/doi/10.1103/PhysRevLett.77.3865&lt;/url&gt;&lt;url&gt;http://journals.aps.org/prl/abstract/10.1103/PhysRevLett.77.3865&lt;/url&gt;&lt;/related-urls&gt;&lt;/urls&gt;&lt;/record&gt;&lt;/Cite&gt;&lt;Cite&gt;&lt;Author&gt;Perdew&lt;/Author&gt;&lt;Year&gt;1997&lt;/Year&gt;&lt;RecNum&gt;23&lt;/RecNum&gt;&lt;record&gt;&lt;rec-number&gt;23&lt;/rec-number&gt;&lt;foreign-keys&gt;&lt;key app="EN" db-id="faffwzrzmpa0wie9ztlxvwdkrp0rvet5sz9x" timestamp="1534860718"&gt;23&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 [Phys. Rev. Lett. 77, 3865 (1996)]&lt;/title&gt;&lt;secondary-title&gt;Physical Review Letters&lt;/secondary-title&gt;&lt;/titles&gt;&lt;periodical&gt;&lt;full-title&gt;Physical Review Letters&lt;/full-title&gt;&lt;/periodical&gt;&lt;pages&gt;1396&lt;/pages&gt;&lt;volume&gt;78&lt;/volume&gt;&lt;number&gt;7&lt;/number&gt;&lt;dates&gt;&lt;year&gt;1997&lt;/year&gt;&lt;/dates&gt;&lt;publisher&gt;American Physical Society&lt;/publisher&gt;&lt;urls&gt;&lt;related-urls&gt;&lt;url&gt;http://link.aps.org/doi/10.1103/PhysRevLett.78.1396&lt;/url&gt;&lt;/related-urls&gt;&lt;/urls&gt;&lt;/record&gt;&lt;/Cite&gt;&lt;/EndNote&gt;</w:instrText>
      </w:r>
      <w:r w:rsidR="00A9629D">
        <w:fldChar w:fldCharType="separate"/>
      </w:r>
      <w:r w:rsidR="009D4EB0" w:rsidRPr="009D4EB0">
        <w:rPr>
          <w:noProof/>
          <w:vertAlign w:val="superscript"/>
        </w:rPr>
        <w:t>17-18</w:t>
      </w:r>
      <w:r w:rsidR="00A9629D">
        <w:fldChar w:fldCharType="end"/>
      </w:r>
      <w:r w:rsidR="00A9629D">
        <w:t>, used in this thesis.</w:t>
      </w:r>
      <w:r w:rsidR="005F1905">
        <w:t xml:space="preserve"> </w:t>
      </w:r>
      <w:r w:rsidR="003E6D61">
        <w:t xml:space="preserve">More recent functionals are the so-called hybrid functionals, which include the </w:t>
      </w:r>
      <w:proofErr w:type="spellStart"/>
      <w:r w:rsidR="003E6D61">
        <w:t>Hartree-Fock</w:t>
      </w:r>
      <w:proofErr w:type="spellEnd"/>
      <w:r w:rsidR="003E6D61">
        <w:t xml:space="preserve"> (HF) exchange, such as B3LYP</w:t>
      </w:r>
      <w:r w:rsidR="008361B1">
        <w:t xml:space="preserve"> </w:t>
      </w:r>
      <w:r w:rsidR="003D7F3E">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instrText xml:space="preserve"> ADDIN EN.CITE </w:instrText>
      </w:r>
      <w:r w:rsidR="009D4EB0">
        <w:fldChar w:fldCharType="begin">
          <w:fldData xml:space="preserve">PEVuZE5vdGU+PENpdGU+PEF1dGhvcj5CZWNrZTwvQXV0aG9yPjxZZWFyPjE5ODg8L1llYXI+PFJl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</w:fldData>
        </w:fldChar>
      </w:r>
      <w:r w:rsidR="009D4EB0">
        <w:instrText xml:space="preserve"> ADDIN EN.CITE.DATA </w:instrText>
      </w:r>
      <w:r w:rsidR="009D4EB0">
        <w:fldChar w:fldCharType="end"/>
      </w:r>
      <w:r w:rsidR="003D7F3E">
        <w:fldChar w:fldCharType="separate"/>
      </w:r>
      <w:r w:rsidR="009D4EB0" w:rsidRPr="009D4EB0">
        <w:rPr>
          <w:noProof/>
          <w:vertAlign w:val="superscript"/>
        </w:rPr>
        <w:t>15-16, 19</w:t>
      </w:r>
      <w:r w:rsidR="003D7F3E">
        <w:fldChar w:fldCharType="end"/>
      </w:r>
      <w:r w:rsidR="003E6D61">
        <w:t>, which is a combination of B88, LYP and LDA with HF, and PBE0</w:t>
      </w:r>
      <w:r w:rsidR="004C6663">
        <w:fldChar w:fldCharType="begin"/>
      </w:r>
      <w:r w:rsidR="009D4EB0">
        <w:instrText xml:space="preserve"> ADDIN EN.CITE &lt;EndNote&gt;&lt;Cite&gt;&lt;Author&gt;Adamo&lt;/Author&gt;&lt;Year&gt;1999&lt;/Year&gt;&lt;RecNum&gt;26&lt;/RecNum&gt;&lt;DisplayText&gt;&lt;style face="superscript"&gt;20&lt;/style&gt;&lt;/DisplayText&gt;&lt;record&gt;&lt;rec-number&gt;26&lt;/rec-number&gt;&lt;foreign-keys&gt;&lt;key app="EN" db-id="faffwzrzmpa0wie9ztlxvwdkrp0rvet5sz9x" timestamp="1534862671"&gt;26&lt;/key&gt;&lt;/foreign-keys&gt;&lt;ref-type name="Journal Article"&gt;17&lt;/ref-type&gt;&lt;contributors&gt;&lt;authors&gt;&lt;author&gt;Adamo, Carlo&lt;/author&gt;&lt;author&gt;Barone, Vincenzo&lt;/author&gt;&lt;/authors&gt;&lt;/contributors&gt;&lt;titles&gt;&lt;title&gt;Toward reliable density functional methods without adjustable parameters: The PBE0 model&lt;/title&gt;&lt;secondary-title&gt;The Journal of Chemical Physics&lt;/secondary-title&gt;&lt;/titles&gt;&lt;periodical&gt;&lt;full-title&gt;The Journal of Chemical Physics&lt;/full-title&gt;&lt;/periodical&gt;&lt;pages&gt;6158-6170&lt;/pages&gt;&lt;volume&gt;110&lt;/volume&gt;&lt;number&gt;13&lt;/number&gt;&lt;dates&gt;&lt;year&gt;1999&lt;/year&gt;&lt;pub-dates&gt;&lt;date&gt;1999/04/01&lt;/date&gt;&lt;/pub-dates&gt;&lt;/dates&gt;&lt;publisher&gt;American Institute of Physics&lt;/publisher&gt;&lt;isbn&gt;0021-9606&lt;/isbn&gt;&lt;urls&gt;&lt;related-urls&gt;&lt;url&gt;https://doi.org/10.1063/1.478522&lt;/url&gt;&lt;/related-urls&gt;&lt;/urls&gt;&lt;electronic-resource-num&gt;10.1063/1.478522&lt;/electronic-resource-num&gt;&lt;access-date&gt;2018/08/21&lt;/access-date&gt;&lt;/record&gt;&lt;/Cite&gt;&lt;/EndNote&gt;</w:instrText>
      </w:r>
      <w:r w:rsidR="004C6663">
        <w:fldChar w:fldCharType="separate"/>
      </w:r>
      <w:r w:rsidR="009D4EB0" w:rsidRPr="009D4EB0">
        <w:rPr>
          <w:noProof/>
          <w:vertAlign w:val="superscript"/>
        </w:rPr>
        <w:t>20</w:t>
      </w:r>
      <w:r w:rsidR="004C6663">
        <w:fldChar w:fldCharType="end"/>
      </w:r>
      <w:r w:rsidR="003E6D61">
        <w:t xml:space="preserve">, which mixes PBE with HF. These functionals can give a more accurate electronic description of the system but are </w:t>
      </w:r>
      <w:r w:rsidR="00A01526">
        <w:t>computationally</w:t>
      </w:r>
      <w:r w:rsidR="003E6D61">
        <w:t xml:space="preserve"> very expensive. </w:t>
      </w:r>
      <w:r w:rsidR="008361B1" w:rsidRPr="008361B1">
        <w:t>As compromise between accuracy and computational cost, w</w:t>
      </w:r>
      <w:r w:rsidR="003E6D61" w:rsidRPr="008361B1">
        <w:t xml:space="preserve">hat is often </w:t>
      </w:r>
      <w:r w:rsidR="003E6D61" w:rsidRPr="008361B1">
        <w:lastRenderedPageBreak/>
        <w:t>performed in the simulation of this thesis is a geometry optimization with PBE, and a single point calculation to refine the energies with B3LYP.</w:t>
      </w:r>
    </w:p>
    <w:p w14:paraId="7E973F73" w14:textId="77777777" w:rsidR="005A3F98" w:rsidRPr="00ED7DD8" w:rsidRDefault="005A3F98" w:rsidP="000378C1">
      <w:pPr>
        <w:pStyle w:val="ListParagraph"/>
        <w:numPr>
          <w:ilvl w:val="2"/>
          <w:numId w:val="2"/>
        </w:numPr>
        <w:jc w:val="both"/>
        <w:rPr>
          <w:rStyle w:val="Strong"/>
        </w:rPr>
      </w:pPr>
      <w:r w:rsidRPr="00ED7DD8">
        <w:rPr>
          <w:rStyle w:val="Strong"/>
        </w:rPr>
        <w:t>Dispersion interactions</w:t>
      </w:r>
    </w:p>
    <w:p w14:paraId="0B6A0DC0" w14:textId="1A9A0F4B" w:rsidR="005A3F98" w:rsidRPr="00E062E1" w:rsidRDefault="00205753" w:rsidP="000378C1">
      <w:pPr>
        <w:jc w:val="both"/>
      </w:pPr>
      <w:r>
        <w:t>In this thesis we often encounter non-</w:t>
      </w:r>
      <w:r w:rsidRPr="00205753">
        <w:t xml:space="preserve">covalent interactions which need </w:t>
      </w:r>
      <w:r>
        <w:t xml:space="preserve">to be treated with high accuracy, such as </w:t>
      </w:r>
      <w:r w:rsidR="000A4D3C">
        <w:t xml:space="preserve">the </w:t>
      </w:r>
      <w:r>
        <w:t>adsorption of guest molecules on the Zr Lewis acid sites</w:t>
      </w:r>
      <w:r w:rsidR="006C75C0">
        <w:t xml:space="preserve"> or interaction between solvent molecules</w:t>
      </w:r>
      <w:r>
        <w:t xml:space="preserve">. </w:t>
      </w:r>
      <w:r w:rsidR="00FE0106">
        <w:t xml:space="preserve">One of the challenges of DFT methods is the description of long range dispersive interactions such as London forces, which are commonly referred to as van der Waals interactions. These interactions are due to many-particle electron correlation effects which are present also in absence of charges and can have a significant impact on the non-covalent interaction energy. </w:t>
      </w:r>
      <w:r>
        <w:t xml:space="preserve">To tackle this problem, various dispersion schemes have been proposed. </w:t>
      </w:r>
      <w:r w:rsidR="0027373F">
        <w:t>One of the most used is currently the Grimme-D3 method</w:t>
      </w:r>
      <w:r w:rsidR="00A93202">
        <w:t xml:space="preserve"> </w:t>
      </w:r>
      <w:r w:rsidR="00D13704">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instrText xml:space="preserve"> ADDIN EN.CITE </w:instrText>
      </w:r>
      <w:r w:rsidR="009D4EB0">
        <w:fldChar w:fldCharType="begin">
          <w:fldData xml:space="preserve">PEVuZE5vdGU+PENpdGU+PEF1dGhvcj5HcmltbWU8L0F1dGhvcj48WWVhcj4yMDEwPC9ZZWFyPjxS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</w:fldData>
        </w:fldChar>
      </w:r>
      <w:r w:rsidR="009D4EB0">
        <w:instrText xml:space="preserve"> ADDIN EN.CITE.DATA </w:instrText>
      </w:r>
      <w:r w:rsidR="009D4EB0">
        <w:fldChar w:fldCharType="end"/>
      </w:r>
      <w:r w:rsidR="00D13704">
        <w:fldChar w:fldCharType="separate"/>
      </w:r>
      <w:r w:rsidR="009D4EB0" w:rsidRPr="009D4EB0">
        <w:rPr>
          <w:noProof/>
          <w:vertAlign w:val="superscript"/>
        </w:rPr>
        <w:t>21</w:t>
      </w:r>
      <w:r w:rsidR="00D13704">
        <w:fldChar w:fldCharType="end"/>
      </w:r>
      <w:r w:rsidR="0027373F">
        <w:t>, where a damped -C</w:t>
      </w:r>
      <w:r w:rsidR="0027373F">
        <w:rPr>
          <w:vertAlign w:val="subscript"/>
        </w:rPr>
        <w:t>6</w:t>
      </w:r>
      <w:r w:rsidR="0027373F">
        <w:t>R</w:t>
      </w:r>
      <w:r w:rsidR="0027373F">
        <w:rPr>
          <w:vertAlign w:val="superscript"/>
        </w:rPr>
        <w:t>-6</w:t>
      </w:r>
      <w:r w:rsidR="0027373F">
        <w:rPr>
          <w:vertAlign w:val="subscript"/>
        </w:rPr>
        <w:t xml:space="preserve"> </w:t>
      </w:r>
      <w:r w:rsidR="0027373F">
        <w:t>function is added to the DFT functional.</w:t>
      </w:r>
      <w:r w:rsidR="00DA3240">
        <w:t xml:space="preserve"> </w:t>
      </w:r>
      <w:r w:rsidR="00D00F9A">
        <w:t xml:space="preserve">Recently, more advanced </w:t>
      </w:r>
      <w:r w:rsidR="00A868FF">
        <w:t xml:space="preserve">dispersion </w:t>
      </w:r>
      <w:r w:rsidR="00DA3240">
        <w:t xml:space="preserve">schemes </w:t>
      </w:r>
      <w:r w:rsidR="00D00F9A">
        <w:t>have been developed, such as the many body dispersion scheme</w:t>
      </w:r>
      <w:r w:rsidR="00A93202">
        <w:t xml:space="preserve"> </w:t>
      </w:r>
      <w:r w:rsidR="00D13704">
        <w:fldChar w:fldCharType="begin"/>
      </w:r>
      <w:r w:rsidR="009D4EB0">
        <w:instrText xml:space="preserve"> ADDIN EN.CITE &lt;EndNote&gt;&lt;Cite&gt;&lt;Author&gt;Tomáš&lt;/Author&gt;&lt;Year&gt;2016&lt;/Year&gt;&lt;RecNum&gt;17&lt;/RecNum&gt;&lt;DisplayText&gt;&lt;style face="superscript"&gt;22&lt;/style&gt;&lt;/DisplayText&gt;&lt;record&gt;&lt;rec-number&gt;17&lt;/rec-number&gt;&lt;foreign-keys&gt;&lt;key app="EN" db-id="faffwzrzmpa0wie9ztlxvwdkrp0rvet5sz9x" timestamp="1534855370"&gt;17&lt;/key&gt;&lt;/foreign-keys&gt;&lt;ref-type name="Journal Article"&gt;17&lt;/ref-type&gt;&lt;contributors&gt;&lt;authors&gt;&lt;author&gt;Tomáš, Bučko&lt;/author&gt;&lt;author&gt;Sébastien, Lebègue&lt;/author&gt;&lt;author&gt;Tim, Gould&lt;/author&gt;&lt;author&gt;János, G. Ángyán&lt;/author&gt;&lt;/authors&gt;&lt;/contributors&gt;&lt;titles&gt;&lt;title&gt;Many-body dispersion corrections for periodic systems: an efficient reciprocal space implementation&lt;/title&gt;&lt;secondary-title&gt;Journal of Physics: Condensed Matter&lt;/secondary-title&gt;&lt;/titles&gt;&lt;periodical&gt;&lt;full-title&gt;Journal of Physics: Condensed Matter&lt;/full-title&gt;&lt;/periodical&gt;&lt;pages&gt;045201&lt;/pages&gt;&lt;volume&gt;28&lt;/volume&gt;&lt;number&gt;4&lt;/number&gt;&lt;dates&gt;&lt;year&gt;2016&lt;/year&gt;&lt;/dates&gt;&lt;isbn&gt;0953-8984&lt;/isbn&gt;&lt;urls&gt;&lt;related-urls&gt;&lt;url&gt;http://stacks.iop.org/0953-8984/28/i=4/a=045201&lt;/url&gt;&lt;/related-urls&gt;&lt;/urls&gt;&lt;/record&gt;&lt;/Cite&gt;&lt;/EndNote&gt;</w:instrText>
      </w:r>
      <w:r w:rsidR="00D13704">
        <w:fldChar w:fldCharType="separate"/>
      </w:r>
      <w:r w:rsidR="009D4EB0" w:rsidRPr="009D4EB0">
        <w:rPr>
          <w:noProof/>
          <w:vertAlign w:val="superscript"/>
        </w:rPr>
        <w:t>22</w:t>
      </w:r>
      <w:r w:rsidR="00D13704">
        <w:fldChar w:fldCharType="end"/>
      </w:r>
      <w:r w:rsidR="00D00F9A">
        <w:t xml:space="preserve">, or the one of </w:t>
      </w:r>
      <w:proofErr w:type="spellStart"/>
      <w:r w:rsidR="00DA3240">
        <w:t>Tkatchenko</w:t>
      </w:r>
      <w:proofErr w:type="spellEnd"/>
      <w:r w:rsidR="00A93202">
        <w:t xml:space="preserve"> and collaborators </w:t>
      </w:r>
      <w:r w:rsidR="00D13704">
        <w:fldChar w:fldCharType="begin"/>
      </w:r>
      <w:r w:rsidR="009D4EB0">
        <w:instrText xml:space="preserve"> ADDIN EN.CITE &lt;EndNote&gt;&lt;Cite&gt;&lt;Author&gt;Ambrosetti&lt;/Author&gt;&lt;Year&gt;2014&lt;/Year&gt;&lt;RecNum&gt;16&lt;/RecNum&gt;&lt;DisplayText&gt;&lt;style face="superscript"&gt;23&lt;/style&gt;&lt;/DisplayText&gt;&lt;record&gt;&lt;rec-number&gt;16&lt;/rec-number&gt;&lt;foreign-keys&gt;&lt;key app="EN" db-id="faffwzrzmpa0wie9ztlxvwdkrp0rvet5sz9x" timestamp="1534855307"&gt;16&lt;/key&gt;&lt;/foreign-keys&gt;&lt;ref-type name="Journal Article"&gt;17&lt;/ref-type&gt;&lt;contributors&gt;&lt;authors&gt;&lt;author&gt;Ambrosetti, Alberto&lt;/author&gt;&lt;author&gt;Reilly, Anthony M.&lt;/author&gt;&lt;author&gt;DiStasio, Robert A.&lt;/author&gt;&lt;author&gt;Tkatchenko, Alexandre&lt;/author&gt;&lt;/authors&gt;&lt;/contributors&gt;&lt;titles&gt;&lt;title&gt;Long-range correlation energy calculated from coupled atomic response functions&lt;/title&gt;&lt;secondary-title&gt;The Journal of Chemical Physics&lt;/secondary-title&gt;&lt;/titles&gt;&lt;periodical&gt;&lt;full-title&gt;The Journal of Chemical Physics&lt;/full-title&gt;&lt;/periodical&gt;&lt;pages&gt;18A508&lt;/pages&gt;&lt;volume&gt;140&lt;/volume&gt;&lt;number&gt;18&lt;/number&gt;&lt;dates&gt;&lt;year&gt;2014&lt;/year&gt;&lt;pub-dates&gt;&lt;date&gt;2014/05/14&lt;/date&gt;&lt;/pub-dates&gt;&lt;/dates&gt;&lt;publisher&gt;American Institute of Physics&lt;/publisher&gt;&lt;isbn&gt;0021-9606&lt;/isbn&gt;&lt;urls&gt;&lt;related-urls&gt;&lt;url&gt;https://doi.org/10.1063/1.4865104&lt;/url&gt;&lt;/related-urls&gt;&lt;/urls&gt;&lt;electronic-resource-num&gt;10.1063/1.4865104&lt;/electronic-resource-num&gt;&lt;access-date&gt;2018/08/21&lt;/access-date&gt;&lt;/record&gt;&lt;/Cite&gt;&lt;/EndNote&gt;</w:instrText>
      </w:r>
      <w:r w:rsidR="00D13704">
        <w:fldChar w:fldCharType="separate"/>
      </w:r>
      <w:r w:rsidR="009D4EB0" w:rsidRPr="009D4EB0">
        <w:rPr>
          <w:noProof/>
          <w:vertAlign w:val="superscript"/>
        </w:rPr>
        <w:t>23</w:t>
      </w:r>
      <w:r w:rsidR="00D13704">
        <w:fldChar w:fldCharType="end"/>
      </w:r>
      <w:r w:rsidR="00457BCC">
        <w:t xml:space="preserve">, </w:t>
      </w:r>
      <w:r w:rsidR="00457BCC" w:rsidRPr="00457BCC">
        <w:rPr>
          <w:color w:val="FF0000"/>
        </w:rPr>
        <w:t>although f</w:t>
      </w:r>
      <w:r w:rsidR="00C64790" w:rsidRPr="00D04D3E">
        <w:rPr>
          <w:color w:val="FF0000"/>
        </w:rPr>
        <w:t xml:space="preserve">or the systems we are studying not many benchmarks of these new methods have been </w:t>
      </w:r>
      <w:r w:rsidR="00D04D3E" w:rsidRPr="00D04D3E">
        <w:rPr>
          <w:color w:val="FF0000"/>
        </w:rPr>
        <w:t>performed</w:t>
      </w:r>
      <w:r w:rsidR="00E94728" w:rsidRPr="00D04D3E">
        <w:rPr>
          <w:color w:val="FF0000"/>
        </w:rPr>
        <w:t xml:space="preserve"> </w:t>
      </w:r>
      <w:r w:rsidR="00457BCC">
        <w:rPr>
          <w:color w:val="FF0000"/>
        </w:rPr>
        <w:t xml:space="preserve">so far </w:t>
      </w:r>
      <w:r w:rsidR="00E94728" w:rsidRPr="00D04D3E">
        <w:rPr>
          <w:color w:val="FF0000"/>
        </w:rPr>
        <w:fldChar w:fldCharType="begin"/>
      </w:r>
      <w:r w:rsidR="009D4EB0">
        <w:rPr>
          <w:color w:val="FF0000"/>
        </w:rPr>
        <w:instrText xml:space="preserve"> ADDIN EN.CITE &lt;EndNote&gt;&lt;Cite&gt;&lt;Author&gt;Wieme&lt;/Author&gt;&lt;Year&gt;2018&lt;/Year&gt;&lt;RecNum&gt;41&lt;/RecNum&gt;&lt;DisplayText&gt;&lt;style face="superscript"&gt;24&lt;/style&gt;&lt;/DisplayText&gt;&lt;record&gt;&lt;rec-number&gt;41&lt;/rec-number&gt;&lt;foreign-keys&gt;&lt;key app="EN" db-id="faffwzrzmpa0wie9ztlxvwdkrp0rvet5sz9x" timestamp="1536745112"&gt;41&lt;/key&gt;&lt;/foreign-keys&gt;&lt;ref-type name="Journal Article"&gt;17&lt;/ref-type&gt;&lt;contributors&gt;&lt;authors&gt;&lt;author&gt;Wieme, J.; Lejaeghere, K.; Kresse, G.; Van Speybroeck, V.&lt;/author&gt;&lt;/authors&gt;&lt;/contributors&gt;&lt;titles&gt;&lt;title&gt;Tuning the balance between dispersion and entropy to design temperature-responsive flexible metal-organic frameworks&lt;/title&gt;&lt;secondary-title&gt;Nature Communications, in revision&lt;/secondary-title&gt;&lt;/titles&gt;&lt;periodical&gt;&lt;full-title&gt;Nature Communications, in revision&lt;/full-title&gt;&lt;/periodical&gt;&lt;dates&gt;&lt;year&gt;2018&lt;/year&gt;&lt;/dates&gt;&lt;urls&gt;&lt;/urls&gt;&lt;/record&gt;&lt;/Cite&gt;&lt;/EndNote&gt;</w:instrText>
      </w:r>
      <w:r w:rsidR="00E94728" w:rsidRPr="00D04D3E">
        <w:rPr>
          <w:color w:val="FF0000"/>
        </w:rPr>
        <w:fldChar w:fldCharType="separate"/>
      </w:r>
      <w:r w:rsidR="009D4EB0" w:rsidRPr="009D4EB0">
        <w:rPr>
          <w:noProof/>
          <w:color w:val="FF0000"/>
          <w:vertAlign w:val="superscript"/>
        </w:rPr>
        <w:t>24</w:t>
      </w:r>
      <w:r w:rsidR="00E94728" w:rsidRPr="00D04D3E">
        <w:rPr>
          <w:color w:val="FF0000"/>
        </w:rPr>
        <w:fldChar w:fldCharType="end"/>
      </w:r>
      <w:r w:rsidR="00C64790">
        <w:t>.</w:t>
      </w:r>
    </w:p>
    <w:p w14:paraId="7E9E32AC" w14:textId="77777777" w:rsidR="00DE2B7C" w:rsidRPr="00ED7DD8" w:rsidRDefault="005C55C1" w:rsidP="000378C1">
      <w:pPr>
        <w:pStyle w:val="ListParagraph"/>
        <w:numPr>
          <w:ilvl w:val="1"/>
          <w:numId w:val="2"/>
        </w:numPr>
        <w:jc w:val="both"/>
        <w:rPr>
          <w:rStyle w:val="Strong"/>
        </w:rPr>
      </w:pPr>
      <w:r w:rsidRPr="00ED7DD8">
        <w:rPr>
          <w:rStyle w:val="Strong"/>
        </w:rPr>
        <w:t>Geometry optimization</w:t>
      </w:r>
      <w:r w:rsidR="00FC48DF" w:rsidRPr="00ED7DD8">
        <w:rPr>
          <w:rStyle w:val="Strong"/>
        </w:rPr>
        <w:t xml:space="preserve">: </w:t>
      </w:r>
    </w:p>
    <w:p w14:paraId="160AEBF8" w14:textId="3B626477" w:rsidR="000827CF" w:rsidRDefault="000827CF" w:rsidP="000378C1">
      <w:pPr>
        <w:jc w:val="both"/>
      </w:pPr>
      <w:proofErr w:type="gramStart"/>
      <w:r>
        <w:t>In order to</w:t>
      </w:r>
      <w:proofErr w:type="gramEnd"/>
      <w:r>
        <w:t xml:space="preserve"> obtain </w:t>
      </w:r>
      <w:r w:rsidR="000515A8">
        <w:t>molecular structures</w:t>
      </w:r>
      <w:r w:rsidR="006336FB">
        <w:t xml:space="preserve"> </w:t>
      </w:r>
      <w:r w:rsidR="00BD2879">
        <w:t>that</w:t>
      </w:r>
      <w:r w:rsidR="006336FB">
        <w:t xml:space="preserve"> have physical significance and their relative energies</w:t>
      </w:r>
      <w:r w:rsidR="000515A8">
        <w:t>, the arrangement of the atoms needs to be optimized. There are generally two types of molecular structures that we need to find in our simulations, the equilibrium geometries, which correspond to minima of the PES, and the transition state geometries, which correspond to first order saddle points</w:t>
      </w:r>
      <w:r w:rsidR="0092476B">
        <w:t xml:space="preserve">, as displayed in </w:t>
      </w:r>
      <w:r w:rsidR="0092476B">
        <w:fldChar w:fldCharType="begin"/>
      </w:r>
      <w:r w:rsidR="0092476B">
        <w:instrText xml:space="preserve"> REF _Ref524618453 \h </w:instrText>
      </w:r>
      <w:r w:rsidR="0092476B">
        <w:fldChar w:fldCharType="separate"/>
      </w:r>
      <w:r w:rsidR="0092476B">
        <w:t xml:space="preserve">Figure </w:t>
      </w:r>
      <w:r w:rsidR="0092476B">
        <w:rPr>
          <w:noProof/>
        </w:rPr>
        <w:t>6</w:t>
      </w:r>
      <w:r w:rsidR="0092476B">
        <w:fldChar w:fldCharType="end"/>
      </w:r>
      <w:r w:rsidR="000515A8">
        <w:t>. These points are characterized by null first derivatives of the energy (the total forces acting on each atom are sufficiently close to zero), all positive second derivatives for local minima</w:t>
      </w:r>
      <w:r w:rsidR="00BD2879">
        <w:t xml:space="preserve"> and one negative second derivative for first order saddle points</w:t>
      </w:r>
      <w:r w:rsidR="00621059">
        <w:t>, which correspond to transition states</w:t>
      </w:r>
      <w:r w:rsidR="006336FB">
        <w:t xml:space="preserve">. </w:t>
      </w:r>
    </w:p>
    <w:p w14:paraId="3C0B49C2" w14:textId="39AE06A5" w:rsidR="004730EF" w:rsidRDefault="0017398E" w:rsidP="004730EF">
      <w:pPr>
        <w:keepNext/>
        <w:jc w:val="both"/>
      </w:pPr>
      <w:r>
        <w:rPr>
          <w:noProof/>
        </w:rPr>
        <w:drawing>
          <wp:inline distT="0" distB="0" distL="0" distR="0" wp14:anchorId="751E6260" wp14:editId="5316A576">
            <wp:extent cx="5923128" cy="3308586"/>
            <wp:effectExtent l="0" t="0" r="190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8795" cy="3322923"/>
                    </a:xfrm>
                    <a:prstGeom prst="rect">
                      <a:avLst/>
                    </a:prstGeom>
                    <a:noFill/>
                    <a:ln>
                      <a:noFill/>
                    </a:ln>
                  </pic:spPr>
                </pic:pic>
              </a:graphicData>
            </a:graphic>
          </wp:inline>
        </w:drawing>
      </w:r>
    </w:p>
    <w:p w14:paraId="181967F4" w14:textId="71DB012D" w:rsidR="00BD2879" w:rsidRPr="00E45404" w:rsidRDefault="004730EF" w:rsidP="004730EF">
      <w:pPr>
        <w:pStyle w:val="Caption"/>
        <w:jc w:val="both"/>
        <w:rPr>
          <w:color w:val="FF0000"/>
        </w:rPr>
      </w:pPr>
      <w:bookmarkStart w:id="5" w:name="_Ref524618453"/>
      <w:bookmarkStart w:id="6" w:name="_GoBack"/>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00825495" w:rsidRPr="00E45404">
        <w:rPr>
          <w:noProof/>
          <w:color w:val="FF0000"/>
        </w:rPr>
        <w:t>6</w:t>
      </w:r>
      <w:r w:rsidR="0039232D" w:rsidRPr="00E45404">
        <w:rPr>
          <w:noProof/>
          <w:color w:val="FF0000"/>
        </w:rPr>
        <w:fldChar w:fldCharType="end"/>
      </w:r>
      <w:bookmarkEnd w:id="5"/>
      <w:r w:rsidRPr="00E45404">
        <w:rPr>
          <w:color w:val="FF0000"/>
        </w:rPr>
        <w:t xml:space="preserve"> schematic representation of the potential energy surface and the stationary points.</w:t>
      </w:r>
    </w:p>
    <w:bookmarkEnd w:id="6"/>
    <w:p w14:paraId="21B5B244" w14:textId="77777777" w:rsidR="00C00FFA" w:rsidRDefault="00BD2879" w:rsidP="000378C1">
      <w:pPr>
        <w:jc w:val="both"/>
      </w:pPr>
      <w:r>
        <w:lastRenderedPageBreak/>
        <w:t xml:space="preserve">The geometrical optimization </w:t>
      </w:r>
      <w:r w:rsidR="000C0B5F">
        <w:t xml:space="preserve">of reactants and products </w:t>
      </w:r>
      <w:r>
        <w:t>consists in a minimization of the energy along the nuclear coordinates.</w:t>
      </w:r>
      <w:r w:rsidR="000C0B5F">
        <w:t xml:space="preserve"> Often the starting point is the experimental structure which can be obtained from diffraction data. </w:t>
      </w:r>
      <w:r w:rsidR="00680A71">
        <w:t>In the most used codes s</w:t>
      </w:r>
      <w:r w:rsidR="000C0B5F">
        <w:t xml:space="preserve">everal minimization methods </w:t>
      </w:r>
      <w:r w:rsidR="00E05450">
        <w:t>are implemented</w:t>
      </w:r>
      <w:r w:rsidR="000C0B5F">
        <w:t>, each characterized by a different computational cost and robustness, such as steepest descent, conjugated gradient</w:t>
      </w:r>
      <w:r w:rsidR="00621059">
        <w:t xml:space="preserve"> </w:t>
      </w:r>
      <w:r w:rsidR="000C0B5F">
        <w:t xml:space="preserve">or </w:t>
      </w:r>
      <w:r w:rsidR="002C54E3">
        <w:t>simulated annealing</w:t>
      </w:r>
      <w:r w:rsidR="000C0B5F">
        <w:t xml:space="preserve">. </w:t>
      </w:r>
      <w:r w:rsidR="00621059">
        <w:t>The algorithms will find local minima, and do</w:t>
      </w:r>
      <w:r w:rsidR="00680A71">
        <w:t xml:space="preserve"> not</w:t>
      </w:r>
      <w:r w:rsidR="00621059">
        <w:t xml:space="preserve"> guarantee that the system will be in a global minimum, therefore the minimizations must start from a sufficiently good guess. </w:t>
      </w:r>
    </w:p>
    <w:p w14:paraId="52849E23" w14:textId="28B45BCF" w:rsidR="00643E1B" w:rsidRDefault="000C0B5F" w:rsidP="000378C1">
      <w:pPr>
        <w:jc w:val="both"/>
      </w:pPr>
      <w:r>
        <w:t xml:space="preserve">The search for transition states is </w:t>
      </w:r>
      <w:r w:rsidR="00EB6445">
        <w:t>far from</w:t>
      </w:r>
      <w:r>
        <w:t xml:space="preserve"> trivial and often requires a</w:t>
      </w:r>
      <w:r w:rsidR="00C00FFA">
        <w:t>n iterative procedure involv</w:t>
      </w:r>
      <w:r w:rsidR="00B406CF">
        <w:t>ing different methods and requiring a good knowledge about the system and chemical process under study.</w:t>
      </w:r>
      <w:r w:rsidR="000A129A">
        <w:t xml:space="preserve"> </w:t>
      </w:r>
      <w:r w:rsidR="00C00FFA">
        <w:t>In the calculations performed in this thesis, we often start from an equilibrium structure and as a first guess, we adapt the bond lengths and angles to be close to the transition state</w:t>
      </w:r>
      <w:r w:rsidR="00AB479F">
        <w:t xml:space="preserve"> with a mole</w:t>
      </w:r>
      <w:r w:rsidR="00D80F8B">
        <w:t xml:space="preserve">cular editor such as </w:t>
      </w:r>
      <w:proofErr w:type="spellStart"/>
      <w:r w:rsidR="00D80F8B">
        <w:t>Zeobuilder</w:t>
      </w:r>
      <w:proofErr w:type="spellEnd"/>
      <w:r w:rsidR="00A51C1F">
        <w:t xml:space="preserve"> </w:t>
      </w:r>
      <w:r w:rsidR="008E25F6">
        <w:fldChar w:fldCharType="begin"/>
      </w:r>
      <w:r w:rsidR="009D4EB0">
        <w:instrText xml:space="preserve"> ADDIN EN.CITE &lt;EndNote&gt;&lt;Cite&gt;&lt;Author&gt;Verstraelen&lt;/Author&gt;&lt;Year&gt;2008&lt;/Year&gt;&lt;RecNum&gt;10&lt;/RecNum&gt;&lt;DisplayText&gt;&lt;style face="superscript"&gt;25&lt;/style&gt;&lt;/DisplayText&gt;&lt;record&gt;&lt;rec-number&gt;10&lt;/rec-number&gt;&lt;foreign-keys&gt;&lt;key app="EN" db-id="faffwzrzmpa0wie9ztlxvwdkrp0rvet5sz9x" timestamp="1534497169"&gt;10&lt;/key&gt;&lt;/foreign-keys&gt;&lt;ref-type name="Journal Article"&gt;17&lt;/ref-type&gt;&lt;contributors&gt;&lt;authors&gt;&lt;author&gt;Verstraelen, T.&lt;/author&gt;&lt;author&gt;Van Speybroeck, V.&lt;/author&gt;&lt;author&gt;Waroquier, M.&lt;/author&gt;&lt;/authors&gt;&lt;/contributors&gt;&lt;auth-address&gt;[Verstraelen, T.; Van Speybroeck, V.; Waroquier, M.] Univ Ghent, Ctr Mol Modeling, B-9000 Ghent, Belgium.&amp;#xD;Waroquier, M, Univ Ghent, Ctr Mol Modeling, Proeftuinstr 86, B-9000 Ghent, Belgium.&amp;#xD;michel.waroquier@UGent.be&lt;/auth-address&gt;&lt;titles&gt;&lt;title&gt;ZEOBUILDER: A GUI toolkit for the construction of complex molecular structures on the nanoscale with building blocks&lt;/title&gt;&lt;secondary-title&gt;Journal of Chemical Information and Modeling&lt;/secondary-title&gt;&lt;alt-title&gt;J. Chem Inf. Model.&lt;/alt-title&gt;&lt;/titles&gt;&lt;periodical&gt;&lt;full-title&gt;Journal of Chemical Information and Modeling&lt;/full-title&gt;&lt;/periodical&gt;&lt;pages&gt;1530-1541&lt;/pages&gt;&lt;volume&gt;48&lt;/volume&gt;&lt;number&gt;7&lt;/number&gt;&lt;keywords&gt;&lt;keyword&gt;mfi zeolite&lt;/keyword&gt;&lt;keyword&gt;force-field&lt;/keyword&gt;&lt;keyword&gt;dynamics&lt;/keyword&gt;&lt;keyword&gt;simulation&lt;/keyword&gt;&lt;keyword&gt;nanoslabs&lt;/keyword&gt;&lt;keyword&gt;tpaoh-teos-h2o&lt;/keyword&gt;&lt;keyword&gt;mechanics&lt;/keyword&gt;&lt;keyword&gt;catalysts&lt;/keyword&gt;&lt;keyword&gt;solids&lt;/keyword&gt;&lt;keyword&gt;models&lt;/keyword&gt;&lt;/keywords&gt;&lt;dates&gt;&lt;year&gt;2008&lt;/year&gt;&lt;pub-dates&gt;&lt;date&gt;Jul&lt;/date&gt;&lt;/pub-dates&gt;&lt;/dates&gt;&lt;isbn&gt;1549-9596&lt;/isbn&gt;&lt;accession-num&gt;ISI:000258004300022&lt;/accession-num&gt;&lt;work-type&gt;Article&lt;/work-type&gt;&lt;urls&gt;&lt;related-urls&gt;&lt;url&gt;&amp;lt;Go to ISI&amp;gt;://000258004300022&lt;/url&gt;&lt;url&gt;http://pubs.acs.org/doi/pdfplus/10.1021/ci8000748&lt;/url&gt;&lt;/related-urls&gt;&lt;/urls&gt;&lt;electronic-resource-num&gt;10.1021/ci8000748&lt;/electronic-resource-num&gt;&lt;language&gt;English&lt;/language&gt;&lt;/record&gt;&lt;/Cite&gt;&lt;/EndNote&gt;</w:instrText>
      </w:r>
      <w:r w:rsidR="008E25F6">
        <w:fldChar w:fldCharType="separate"/>
      </w:r>
      <w:r w:rsidR="009D4EB0" w:rsidRPr="009D4EB0">
        <w:rPr>
          <w:noProof/>
          <w:vertAlign w:val="superscript"/>
        </w:rPr>
        <w:t>25</w:t>
      </w:r>
      <w:r w:rsidR="008E25F6">
        <w:fldChar w:fldCharType="end"/>
      </w:r>
      <w:r w:rsidR="00C00FFA">
        <w:t xml:space="preserve">. These bond lengths are then fixed, and the rest of the structure is </w:t>
      </w:r>
      <w:r w:rsidR="007829B0">
        <w:t>re</w:t>
      </w:r>
      <w:r w:rsidR="00C00FFA">
        <w:t xml:space="preserve">optimized. The Hessian of this partly optimized structure </w:t>
      </w:r>
      <w:r w:rsidR="007829B0">
        <w:t xml:space="preserve">needs to be </w:t>
      </w:r>
      <w:r w:rsidR="00C00FFA">
        <w:t xml:space="preserve">then computed, and the vibrational modes analyzed, to check which (if any) negative frequency corresponds to the transition state. The system can be optimized again without the constraint using an improved dimer method </w:t>
      </w:r>
      <w:r w:rsidR="00643E1B">
        <w:t>along a selected eigenvector</w:t>
      </w:r>
      <w:r w:rsidR="00621059">
        <w:t xml:space="preserve"> </w:t>
      </w:r>
      <w:r w:rsidR="00621059">
        <w:fldChar w:fldCharType="begin"/>
      </w:r>
      <w:r w:rsidR="009D4EB0">
        <w:instrText xml:space="preserve"> ADDIN EN.CITE &lt;EndNote&gt;&lt;Cite&gt;&lt;Author&gt;Heyden&lt;/Author&gt;&lt;Year&gt;2005&lt;/Year&gt;&lt;RecNum&gt;29&lt;/RecNum&gt;&lt;DisplayText&gt;&lt;style face="superscript"&gt;26&lt;/style&gt;&lt;/DisplayText&gt;&lt;record&gt;&lt;rec-number&gt;29&lt;/rec-number&gt;&lt;foreign-keys&gt;&lt;key app="EN" db-id="faffwzrzmpa0wie9ztlxvwdkrp0rvet5sz9x" timestamp="1534945986"&gt;29&lt;/key&gt;&lt;/foreign-keys&gt;&lt;ref-type name="Journal Article"&gt;17&lt;/ref-type&gt;&lt;contributors&gt;&lt;authors&gt;&lt;author&gt;Heyden, Andreas&lt;/author&gt;&lt;author&gt;Bell, Alexis T.&lt;/author&gt;&lt;author&gt;Keil, Frerich J.&lt;/author&gt;&lt;/authors&gt;&lt;/contributors&gt;&lt;titles&gt;&lt;title&gt;Efficient methods for finding transition states in chemical reactions: Comparison of improved dimer method and partitioned rational function optimization method&lt;/title&gt;&lt;secondary-title&gt;The Journal of Chemical Physics&lt;/secondary-title&gt;&lt;/titles&gt;&lt;periodical&gt;&lt;full-title&gt;The Journal of Chemical Physics&lt;/full-title&gt;&lt;/periodical&gt;&lt;pages&gt;224101&lt;/pages&gt;&lt;volume&gt;123&lt;/volume&gt;&lt;number&gt;22&lt;/number&gt;&lt;dates&gt;&lt;year&gt;2005&lt;/year&gt;&lt;pub-dates&gt;&lt;date&gt;2005/12/08&lt;/date&gt;&lt;/pub-dates&gt;&lt;/dates&gt;&lt;publisher&gt;American Institute of Physics&lt;/publisher&gt;&lt;isbn&gt;0021-9606&lt;/isbn&gt;&lt;urls&gt;&lt;related-urls&gt;&lt;url&gt;https://doi.org/10.1063/1.2104507&lt;/url&gt;&lt;/related-urls&gt;&lt;/urls&gt;&lt;electronic-resource-num&gt;10.1063/1.2104507&lt;/electronic-resource-num&gt;&lt;access-date&gt;2018/08/22&lt;/access-date&gt;&lt;/record&gt;&lt;/Cite&gt;&lt;/EndNote&gt;</w:instrText>
      </w:r>
      <w:r w:rsidR="00621059">
        <w:fldChar w:fldCharType="separate"/>
      </w:r>
      <w:r w:rsidR="009D4EB0" w:rsidRPr="009D4EB0">
        <w:rPr>
          <w:noProof/>
          <w:vertAlign w:val="superscript"/>
        </w:rPr>
        <w:t>26</w:t>
      </w:r>
      <w:r w:rsidR="00621059">
        <w:fldChar w:fldCharType="end"/>
      </w:r>
      <w:r w:rsidR="00643E1B">
        <w:t xml:space="preserve"> </w:t>
      </w:r>
      <w:r w:rsidR="007829B0">
        <w:t>which is followed by the optimization with a</w:t>
      </w:r>
      <w:r w:rsidR="00C00FFA">
        <w:t xml:space="preserve"> quasi-Newton method</w:t>
      </w:r>
      <w:r w:rsidR="00621059">
        <w:t xml:space="preserve"> </w:t>
      </w:r>
      <w:r w:rsidR="00621059">
        <w:fldChar w:fldCharType="begin"/>
      </w:r>
      <w:r w:rsidR="009D4EB0">
        <w:instrText xml:space="preserve"> ADDIN EN.CITE &lt;EndNote&gt;&lt;Cite&gt;&lt;Author&gt;Press&lt;/Author&gt;&lt;Year&gt;1992&lt;/Year&gt;&lt;RecNum&gt;30&lt;/RecNum&gt;&lt;DisplayText&gt;&lt;style face="superscript"&gt;27&lt;/style&gt;&lt;/DisplayText&gt;&lt;record&gt;&lt;rec-number&gt;30&lt;/rec-number&gt;&lt;foreign-keys&gt;&lt;key app="EN" db-id="faffwzrzmpa0wie9ztlxvwdkrp0rvet5sz9x" timestamp="1534946060"&gt;30&lt;/key&gt;&lt;/foreign-keys&gt;&lt;ref-type name="Book"&gt;6&lt;/ref-type&gt;&lt;contributors&gt;&lt;authors&gt;&lt;author&gt;William H. Press&lt;/author&gt;&lt;author&gt;Saul A. Teukolsky&lt;/author&gt;&lt;author&gt;William T. Vetterling&lt;/author&gt;&lt;author&gt;Brian P. Flannery&lt;/author&gt;&lt;/authors&gt;&lt;/contributors&gt;&lt;titles&gt;&lt;title&gt;Numerical recipes in C (2nd ed.): the art of scientific computing&lt;/title&gt;&lt;/titles&gt;&lt;pages&gt;994&lt;/pages&gt;&lt;dates&gt;&lt;year&gt;1992&lt;/year&gt;&lt;/dates&gt;&lt;publisher&gt;Cambridge University Press&lt;/publisher&gt;&lt;isbn&gt;0-521-43108-5&lt;/isbn&gt;&lt;urls&gt;&lt;/urls&gt;&lt;/record&gt;&lt;/Cite&gt;&lt;/EndNote&gt;</w:instrText>
      </w:r>
      <w:r w:rsidR="00621059">
        <w:fldChar w:fldCharType="separate"/>
      </w:r>
      <w:r w:rsidR="009D4EB0" w:rsidRPr="009D4EB0">
        <w:rPr>
          <w:noProof/>
          <w:vertAlign w:val="superscript"/>
        </w:rPr>
        <w:t>27</w:t>
      </w:r>
      <w:r w:rsidR="00621059">
        <w:fldChar w:fldCharType="end"/>
      </w:r>
      <w:r w:rsidR="00C00FFA">
        <w:t xml:space="preserve">.  </w:t>
      </w:r>
      <w:r w:rsidR="00A10342">
        <w:t xml:space="preserve">In some </w:t>
      </w:r>
      <w:r w:rsidR="00E15506">
        <w:t xml:space="preserve">difficult </w:t>
      </w:r>
      <w:r w:rsidR="00A10342">
        <w:t xml:space="preserve">cases, the TS search can be </w:t>
      </w:r>
      <w:r w:rsidR="00E15506">
        <w:t>initiated on</w:t>
      </w:r>
      <w:r w:rsidR="00A10342">
        <w:t xml:space="preserve"> simpler cluster models</w:t>
      </w:r>
      <w:r w:rsidR="00E15506">
        <w:t xml:space="preserve"> </w:t>
      </w:r>
      <w:r w:rsidR="004B76C5">
        <w:t>and optimize</w:t>
      </w:r>
      <w:r w:rsidR="00CF1F97">
        <w:t>d</w:t>
      </w:r>
      <w:r w:rsidR="004B76C5">
        <w:t xml:space="preserve"> in </w:t>
      </w:r>
      <w:r w:rsidR="00E15506">
        <w:t xml:space="preserve">a code in which methods are usually implemented to directly find the TS structure. </w:t>
      </w:r>
      <w:r w:rsidR="00CF1F97">
        <w:t>T</w:t>
      </w:r>
      <w:r w:rsidR="00E15506">
        <w:t>his way, a first guess of the TS geometry might be obtained</w:t>
      </w:r>
      <w:r w:rsidR="004B76C5">
        <w:t xml:space="preserve"> and further </w:t>
      </w:r>
      <w:r w:rsidR="00CF1F97">
        <w:t>transferred</w:t>
      </w:r>
      <w:r w:rsidR="004B76C5">
        <w:t xml:space="preserve"> to the periodic model</w:t>
      </w:r>
      <w:r w:rsidR="00E15506">
        <w:t>.</w:t>
      </w:r>
      <w:r w:rsidR="00954989">
        <w:t xml:space="preserve"> </w:t>
      </w:r>
      <w:r w:rsidR="00643E1B">
        <w:t>In both</w:t>
      </w:r>
      <w:r w:rsidR="00A10342">
        <w:t xml:space="preserve"> transition states and minima</w:t>
      </w:r>
      <w:r w:rsidR="00643E1B">
        <w:t xml:space="preserve">, if there are </w:t>
      </w:r>
      <w:r w:rsidR="00A10342">
        <w:t>superfluous negative frequencies, these</w:t>
      </w:r>
      <w:r w:rsidR="00A45D7F">
        <w:t xml:space="preserve"> </w:t>
      </w:r>
      <w:r w:rsidR="00A10342">
        <w:t>need to be removed. Often, it is sufficient to minimize the energy along that vibrational mode. Single point energy calculations can be performed for different values of the displacement along that mode, and the lowest point in energy can be used as starting point for a subsequent minimization of all the coordinates.</w:t>
      </w:r>
    </w:p>
    <w:p w14:paraId="44B390D6" w14:textId="77777777" w:rsidR="00BA6217" w:rsidRPr="00ED7DD8" w:rsidRDefault="00BA6217" w:rsidP="000378C1">
      <w:pPr>
        <w:pStyle w:val="ListParagraph"/>
        <w:numPr>
          <w:ilvl w:val="2"/>
          <w:numId w:val="2"/>
        </w:numPr>
        <w:jc w:val="both"/>
        <w:rPr>
          <w:rStyle w:val="Strong"/>
        </w:rPr>
      </w:pPr>
      <w:r w:rsidRPr="00ED7DD8">
        <w:rPr>
          <w:rStyle w:val="Strong"/>
        </w:rPr>
        <w:t xml:space="preserve">Cell </w:t>
      </w:r>
      <w:r w:rsidR="00567AF4">
        <w:rPr>
          <w:rStyle w:val="Strong"/>
        </w:rPr>
        <w:t>optimization</w:t>
      </w:r>
    </w:p>
    <w:p w14:paraId="37C83FB4" w14:textId="0B9ABE54" w:rsidR="00567AF4" w:rsidRDefault="00BA6217" w:rsidP="000378C1">
      <w:pPr>
        <w:jc w:val="both"/>
      </w:pPr>
      <w:r>
        <w:t xml:space="preserve">In the case of periodic </w:t>
      </w:r>
      <w:r w:rsidR="00A10342">
        <w:t xml:space="preserve">systems, not only the structure, but also the unit cell needs to be optimized. </w:t>
      </w:r>
      <w:r w:rsidR="00A51C1F">
        <w:t>This is not trivial, as when using a finit</w:t>
      </w:r>
      <w:r w:rsidR="00621059">
        <w:t>e plane wave basis set</w:t>
      </w:r>
      <w:r w:rsidR="00A51C1F">
        <w:t xml:space="preserve"> the number of plane waves depends on the volume of the unit cell. If the volume changes during the optimization, artificial forces </w:t>
      </w:r>
      <w:r w:rsidR="00621059">
        <w:t>which go under the name of</w:t>
      </w:r>
      <w:r w:rsidR="00A51C1F">
        <w:t xml:space="preserve"> </w:t>
      </w:r>
      <w:proofErr w:type="spellStart"/>
      <w:r w:rsidR="00A51C1F">
        <w:t>Pulay</w:t>
      </w:r>
      <w:proofErr w:type="spellEnd"/>
      <w:r w:rsidR="00A51C1F">
        <w:t xml:space="preserve"> stress can arise. This would require many iterations to optimize the volume. In this thesis, another approach was used </w:t>
      </w:r>
      <w:r w:rsidR="00A51C1F">
        <w:fldChar w:fldCharType="begin"/>
      </w:r>
      <w:r w:rsidR="009D4EB0">
        <w:instrText xml:space="preserve"> ADDIN EN.CITE &lt;EndNote&gt;&lt;Cite&gt;&lt;Author&gt;Vanpoucke&lt;/Author&gt;&lt;Year&gt;2015&lt;/Year&gt;&lt;RecNum&gt;28&lt;/RecNum&gt;&lt;DisplayText&gt;&lt;style face="superscript"&gt;28&lt;/style&gt;&lt;/DisplayText&gt;&lt;record&gt;&lt;rec-number&gt;28&lt;/rec-number&gt;&lt;foreign-keys&gt;&lt;key app="EN" db-id="faffwzrzmpa0wie9ztlxvwdkrp0rvet5sz9x" timestamp="1534864114"&gt;28&lt;/key&gt;&lt;/foreign-keys&gt;&lt;ref-type name="Journal Article"&gt;17&lt;/ref-type&gt;&lt;contributors&gt;&lt;authors&gt;&lt;author&gt;Vanpoucke, Danny E. P.&lt;/author&gt;&lt;author&gt;Lejaeghere, Kurt&lt;/author&gt;&lt;author&gt;Van Speybroeck, Veronique&lt;/author&gt;&lt;author&gt;Waroquier, Michel&lt;/author&gt;&lt;author&gt;Ghysels, An&lt;/author&gt;&lt;/authors&gt;&lt;/contributors&gt;&lt;titles&gt;&lt;title&gt;Mechanical Properties from Periodic Plane Wave Quantum Mechanical Codes: The Challenge of the Flexible Nanoporous MIL-47(V) Framework&lt;/title&gt;&lt;secondary-title&gt;Journal of Physical Chemistry C&lt;/secondary-title&gt;&lt;/titles&gt;&lt;periodical&gt;&lt;full-title&gt;Journal of Physical Chemistry C&lt;/full-title&gt;&lt;/periodical&gt;&lt;pages&gt;23752-23766&lt;/pages&gt;&lt;volume&gt;119&lt;/volume&gt;&lt;number&gt;41&lt;/number&gt;&lt;dates&gt;&lt;year&gt;2015&lt;/year&gt;&lt;pub-dates&gt;&lt;date&gt;Oct 15&lt;/date&gt;&lt;/pub-dates&gt;&lt;/dates&gt;&lt;isbn&gt;1932-7447&lt;/isbn&gt;&lt;accession-num&gt;WOS:000363068400052&lt;/accession-num&gt;&lt;urls&gt;&lt;related-urls&gt;&lt;url&gt;&amp;lt;Go to ISI&amp;gt;://WOS:000363068400052&lt;/url&gt;&lt;url&gt;http://pubs.acs.org/doi/pdfplus/10.1021/acs.jpcc.5b06809&lt;/url&gt;&lt;/related-urls&gt;&lt;/urls&gt;&lt;electronic-resource-num&gt;10.1021/acs.jpcc.5b06809&lt;/electronic-resource-num&gt;&lt;/record&gt;&lt;/Cite&gt;&lt;/EndNote&gt;</w:instrText>
      </w:r>
      <w:r w:rsidR="00A51C1F">
        <w:fldChar w:fldCharType="separate"/>
      </w:r>
      <w:r w:rsidR="009D4EB0" w:rsidRPr="009D4EB0">
        <w:rPr>
          <w:noProof/>
          <w:vertAlign w:val="superscript"/>
        </w:rPr>
        <w:t>28</w:t>
      </w:r>
      <w:r w:rsidR="00A51C1F">
        <w:fldChar w:fldCharType="end"/>
      </w:r>
      <w:r w:rsidR="00A51C1F">
        <w:t xml:space="preserve"> which relies on an equation of state fit. For a given volume, for instance taken from experimental data, the unit cell is optimized. Then a set of equally spaced different volumes is defined and for each of these points the geometry and unit cell parameters are optimized</w:t>
      </w:r>
      <w:r w:rsidR="00954989">
        <w:t>. This way it is possible</w:t>
      </w:r>
      <w:r w:rsidR="00A51C1F">
        <w:t xml:space="preserve"> to construct an energy-volume curve, which </w:t>
      </w:r>
      <w:r w:rsidR="00D22047">
        <w:t xml:space="preserve">for a rigid system </w:t>
      </w:r>
      <w:r w:rsidR="00A51C1F">
        <w:t>can be fitted with a Birch-</w:t>
      </w:r>
      <w:proofErr w:type="spellStart"/>
      <w:r w:rsidR="00A51C1F">
        <w:t>Murnaghan</w:t>
      </w:r>
      <w:proofErr w:type="spellEnd"/>
      <w:r w:rsidR="00A51C1F">
        <w:t xml:space="preserve"> equation of state</w:t>
      </w:r>
      <w:r w:rsidR="00954989">
        <w:t>, allowing to extract the volume</w:t>
      </w:r>
      <w:r w:rsidR="001230E0">
        <w:t xml:space="preserve"> V</w:t>
      </w:r>
      <w:r w:rsidR="001230E0">
        <w:rPr>
          <w:vertAlign w:val="subscript"/>
        </w:rPr>
        <w:t>0</w:t>
      </w:r>
      <w:r w:rsidR="00954989">
        <w:t xml:space="preserve"> which corresponds to the minimum electronic energy.</w:t>
      </w:r>
      <w:r w:rsidR="00567AF4">
        <w:t xml:space="preserve"> </w:t>
      </w:r>
    </w:p>
    <w:p w14:paraId="1840ADB1" w14:textId="6DE0D43E" w:rsidR="00567AF4" w:rsidRPr="00567AF4" w:rsidRDefault="00567AF4" w:rsidP="000378C1">
      <w:pPr>
        <w:jc w:val="both"/>
        <w:rPr>
          <w:rFonts w:ascii="Cambria Math" w:hAnsi="Cambria Math"/>
          <w:oMath/>
        </w:rPr>
      </w:pPr>
      <m:oMathPara>
        <m:oMath>
          <m:r>
            <m:rPr>
              <m:sty m:val="p"/>
            </m:rPr>
            <w:rPr>
              <w:rFonts w:ascii="Cambria Math" w:hAnsi="Cambria Math"/>
            </w:rPr>
            <m:t>E</m:t>
          </m:r>
          <m:d>
            <m:dPr>
              <m:ctrlPr>
                <w:rPr>
                  <w:rFonts w:ascii="Cambria Math" w:hAnsi="Cambria Math"/>
                </w:rPr>
              </m:ctrlPr>
            </m:dPr>
            <m:e>
              <m:r>
                <m:rPr>
                  <m:sty m:val="p"/>
                </m:rPr>
                <w:rPr>
                  <w:rFonts w:ascii="Cambria Math" w:hAnsi="Cambria Math"/>
                </w:rPr>
                <m:t>V</m:t>
              </m:r>
            </m:e>
          </m:d>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9</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r>
                    <m:rPr>
                      <m:sty m:val="p"/>
                    </m:rPr>
                    <w:rPr>
                      <w:rFonts w:ascii="Cambria Math" w:hAnsi="Cambria Math"/>
                    </w:rPr>
                    <m:t>B</m:t>
                  </m:r>
                </m:e>
                <m:sub>
                  <m:r>
                    <m:rPr>
                      <m:sty m:val="p"/>
                    </m:rPr>
                    <w:rPr>
                      <w:rFonts w:ascii="Cambria Math" w:hAnsi="Cambria Math"/>
                    </w:rPr>
                    <m:t>0</m:t>
                  </m:r>
                </m:sub>
              </m:sSub>
            </m:num>
            <m:den>
              <m:r>
                <w:rPr>
                  <w:rFonts w:ascii="Cambria Math" w:hAnsi="Cambria Math"/>
                </w:rPr>
                <m:t>16</m:t>
              </m:r>
            </m:den>
          </m:f>
          <m:d>
            <m:dPr>
              <m:begChr m:val="{"/>
              <m:endChr m:val="}"/>
              <m:ctrlPr>
                <w:rPr>
                  <w:rFonts w:ascii="Cambria Math" w:hAnsi="Cambria Math"/>
                </w:rPr>
              </m:ctrlPr>
            </m:dPr>
            <m:e>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3</m:t>
                  </m:r>
                </m:sup>
              </m:sSup>
              <m:sSubSup>
                <m:sSubSupPr>
                  <m:ctrlPr>
                    <w:rPr>
                      <w:rFonts w:ascii="Cambria Math" w:hAnsi="Cambria Math"/>
                      <w:i/>
                    </w:rPr>
                  </m:ctrlPr>
                </m:sSubSupPr>
                <m:e>
                  <m:r>
                    <w:rPr>
                      <w:rFonts w:ascii="Cambria Math" w:hAnsi="Cambria Math"/>
                    </w:rPr>
                    <m:t>B</m:t>
                  </m:r>
                </m:e>
                <m:sub>
                  <m:r>
                    <w:rPr>
                      <w:rFonts w:ascii="Cambria Math" w:hAnsi="Cambria Math"/>
                    </w:rPr>
                    <m:t>0</m:t>
                  </m:r>
                </m:sub>
                <m:sup>
                  <m:r>
                    <w:rPr>
                      <w:rFonts w:ascii="Cambria Math" w:hAnsi="Cambria Math"/>
                    </w:rPr>
                    <m:t>'</m:t>
                  </m:r>
                </m:sup>
              </m:sSubSup>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m:rPr>
                          <m:sty m:val="p"/>
                        </m:rPr>
                        <w:rPr>
                          <w:rFonts w:ascii="Cambria Math" w:hAnsi="Cambria Math"/>
                        </w:rPr>
                        <m:t>-1</m:t>
                      </m:r>
                    </m:e>
                  </m:d>
                </m:e>
                <m:sup>
                  <m:r>
                    <w:rPr>
                      <w:rFonts w:ascii="Cambria Math" w:hAnsi="Cambria Math"/>
                    </w:rPr>
                    <m:t>2</m:t>
                  </m:r>
                </m:sup>
              </m:sSup>
              <m:d>
                <m:dPr>
                  <m:begChr m:val="["/>
                  <m:endChr m:val="]"/>
                  <m:ctrlPr>
                    <w:rPr>
                      <w:rFonts w:ascii="Cambria Math" w:hAnsi="Cambria Math"/>
                    </w:rPr>
                  </m:ctrlPr>
                </m:dPr>
                <m:e>
                  <m:r>
                    <w:rPr>
                      <w:rFonts w:ascii="Cambria Math" w:hAnsi="Cambria Math"/>
                    </w:rPr>
                    <m:t>6-4</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V</m:t>
                                  </m:r>
                                </m:e>
                                <m:sub>
                                  <m:r>
                                    <m:rPr>
                                      <m:sty m:val="p"/>
                                    </m:rPr>
                                    <w:rPr>
                                      <w:rFonts w:ascii="Cambria Math" w:hAnsi="Cambria Math"/>
                                    </w:rPr>
                                    <m:t>0</m:t>
                                  </m:r>
                                </m:sub>
                              </m:sSub>
                            </m:num>
                            <m:den>
                              <m:r>
                                <m:rPr>
                                  <m:sty m:val="p"/>
                                </m:rP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e>
              </m:d>
            </m:e>
          </m:d>
        </m:oMath>
      </m:oMathPara>
    </w:p>
    <w:p w14:paraId="045415DA" w14:textId="77777777" w:rsidR="00BA6217" w:rsidRDefault="00567AF4" w:rsidP="000378C1">
      <w:pPr>
        <w:jc w:val="both"/>
      </w:pPr>
      <w:r>
        <w:t xml:space="preserve">A new structure is then generated at this given volume and coordinates and unit cell parameters are optimized </w:t>
      </w:r>
      <w:commentRangeStart w:id="7"/>
      <w:commentRangeStart w:id="8"/>
      <w:r>
        <w:t>again</w:t>
      </w:r>
      <w:commentRangeEnd w:id="7"/>
      <w:r w:rsidR="00D04712">
        <w:rPr>
          <w:rStyle w:val="CommentReference"/>
        </w:rPr>
        <w:commentReference w:id="7"/>
      </w:r>
      <w:commentRangeEnd w:id="8"/>
      <w:r w:rsidR="002E7BCA">
        <w:rPr>
          <w:rStyle w:val="CommentReference"/>
        </w:rPr>
        <w:commentReference w:id="8"/>
      </w:r>
      <w:r>
        <w:t>.</w:t>
      </w:r>
    </w:p>
    <w:p w14:paraId="28D708AA" w14:textId="77777777" w:rsidR="00DE2B7C" w:rsidRPr="00ED7DD8" w:rsidRDefault="00274592" w:rsidP="000378C1">
      <w:pPr>
        <w:pStyle w:val="ListParagraph"/>
        <w:numPr>
          <w:ilvl w:val="1"/>
          <w:numId w:val="2"/>
        </w:numPr>
        <w:jc w:val="both"/>
        <w:rPr>
          <w:rStyle w:val="Strong"/>
        </w:rPr>
      </w:pPr>
      <w:r w:rsidRPr="00ED7DD8">
        <w:rPr>
          <w:rStyle w:val="Strong"/>
        </w:rPr>
        <w:t>Molecular vibrations</w:t>
      </w:r>
    </w:p>
    <w:p w14:paraId="5C742BA3" w14:textId="77777777" w:rsidR="00FD1D25" w:rsidRDefault="00AE522D" w:rsidP="000378C1">
      <w:pPr>
        <w:jc w:val="both"/>
      </w:pPr>
      <w:r>
        <w:t>As seen in the previous paragraph, f</w:t>
      </w:r>
      <w:r w:rsidR="00274592">
        <w:t>or many purposes in t</w:t>
      </w:r>
      <w:r>
        <w:t>his thesis</w:t>
      </w:r>
      <w:r w:rsidR="0053516C">
        <w:t xml:space="preserve"> we need to calculate the </w:t>
      </w:r>
      <w:r w:rsidR="00274592">
        <w:t xml:space="preserve">second order derivatives (Hessian matrix) </w:t>
      </w:r>
      <w:r w:rsidR="0053516C">
        <w:t>of the PES, which are associated to molecular vibrations</w:t>
      </w:r>
      <w:r w:rsidR="00274592">
        <w:t xml:space="preserve">. </w:t>
      </w:r>
      <w:proofErr w:type="gramStart"/>
      <w:r w:rsidR="00274592">
        <w:t>First of all</w:t>
      </w:r>
      <w:proofErr w:type="gramEnd"/>
      <w:r w:rsidR="00274592">
        <w:t xml:space="preserve">, the </w:t>
      </w:r>
      <w:r w:rsidR="00274592">
        <w:lastRenderedPageBreak/>
        <w:t>Hessian gives us information about the curvature of the surface and the nature of the stationary point</w:t>
      </w:r>
      <w:r w:rsidR="0053516C">
        <w:t>s encountered during the minimization</w:t>
      </w:r>
      <w:r w:rsidR="00274592">
        <w:t xml:space="preserve">. </w:t>
      </w:r>
      <w:r>
        <w:t>T</w:t>
      </w:r>
      <w:r w:rsidR="0053516C">
        <w:t xml:space="preserve">he second order derivatives are </w:t>
      </w:r>
      <w:r>
        <w:t xml:space="preserve">obtained </w:t>
      </w:r>
      <w:r w:rsidR="0053516C">
        <w:t xml:space="preserve">by displacing the atoms in the three directions and </w:t>
      </w:r>
      <w:r>
        <w:t xml:space="preserve">calculating </w:t>
      </w:r>
      <w:r w:rsidR="0053516C">
        <w:t>the energies, then the Hessian is diagonalized to</w:t>
      </w:r>
      <w:r w:rsidR="00ED70FC">
        <w:t xml:space="preserve"> determine</w:t>
      </w:r>
      <w:r w:rsidR="0053516C">
        <w:t xml:space="preserve"> the eigenvectors that correspond to the vibrational motions.</w:t>
      </w:r>
      <w:r>
        <w:t xml:space="preserve"> </w:t>
      </w:r>
    </w:p>
    <w:p w14:paraId="5C189079" w14:textId="1DDD7711" w:rsidR="00825495" w:rsidRDefault="00F44184" w:rsidP="000378C1">
      <w:pPr>
        <w:jc w:val="both"/>
      </w:pPr>
      <w:r>
        <w:t xml:space="preserve">From the Hessian we can calculate the vibrational </w:t>
      </w:r>
      <w:r w:rsidR="00FD1D25">
        <w:t>frequencies, which open the door to a lot more information on the system than a single point calculation.</w:t>
      </w:r>
      <w:r w:rsidR="00ED70FC">
        <w:t xml:space="preserve"> </w:t>
      </w:r>
      <w:r w:rsidR="001C65EE">
        <w:t xml:space="preserve">Single point calculations are performed at 0 K, </w:t>
      </w:r>
      <w:r w:rsidR="009F1F3B">
        <w:t>but even at this temperature</w:t>
      </w:r>
      <w:r w:rsidR="001C65EE">
        <w:t xml:space="preserve"> nuclei vibrate around their equilibrium positions, and this movements are responsible for the vibrational entropy. </w:t>
      </w:r>
      <w:r w:rsidR="00F5641F">
        <w:t xml:space="preserve">We can approximate these motions with those of harmonic oscillators, by using </w:t>
      </w:r>
      <w:r w:rsidR="001C65EE">
        <w:t>the vibrational frequencies constructed from the Hessian</w:t>
      </w:r>
      <w:r w:rsidR="00F5641F">
        <w:t xml:space="preserve">. These frequencies can then be used </w:t>
      </w:r>
      <w:r w:rsidR="001C65EE">
        <w:t xml:space="preserve">to estimate the value of the vibrational entropy </w:t>
      </w:r>
      <w:r w:rsidR="00F5641F">
        <w:t xml:space="preserve">at </w:t>
      </w:r>
      <w:r w:rsidR="001C65EE">
        <w:t>finite temperatures</w:t>
      </w:r>
      <w:r w:rsidR="00B87E62">
        <w:t>, as will be explained later</w:t>
      </w:r>
      <w:r w:rsidR="001C65EE">
        <w:t xml:space="preserve">. </w:t>
      </w:r>
      <w:r>
        <w:t xml:space="preserve">In </w:t>
      </w:r>
      <w:r w:rsidR="00FC3B61">
        <w:t xml:space="preserve">the </w:t>
      </w:r>
      <w:r>
        <w:t>calculations</w:t>
      </w:r>
      <w:r w:rsidR="00FC3B61">
        <w:t xml:space="preserve"> performed in this thesis</w:t>
      </w:r>
      <w:r>
        <w:t xml:space="preserve">, due to computational limits, </w:t>
      </w:r>
      <w:r w:rsidR="00A45D7F">
        <w:t xml:space="preserve">a partial Hessian approach </w:t>
      </w:r>
      <w:r w:rsidR="00FC3B61">
        <w:t xml:space="preserve">was used </w:t>
      </w:r>
      <w:r w:rsidR="00A45D7F">
        <w:t>when dealing with reactions</w:t>
      </w:r>
      <w:r w:rsidR="008943BC">
        <w:t xml:space="preserve">, as implemented in the </w:t>
      </w:r>
      <w:proofErr w:type="spellStart"/>
      <w:r w:rsidR="008943BC">
        <w:t>TAMkin</w:t>
      </w:r>
      <w:proofErr w:type="spellEnd"/>
      <w:r w:rsidR="008943BC">
        <w:t xml:space="preserve"> toolkit</w:t>
      </w:r>
      <w:r w:rsidR="00A6167C">
        <w:t xml:space="preserve"> </w:t>
      </w:r>
      <w:r w:rsidR="008943BC">
        <w:fldChar w:fldCharType="begin"/>
      </w:r>
      <w:r w:rsidR="009D4EB0">
        <w:instrText xml:space="preserve"> ADDIN EN.CITE &lt;EndNote&gt;&lt;Cite&gt;&lt;Author&gt;Ghysels&lt;/Author&gt;&lt;Year&gt;2010&lt;/Year&gt;&lt;RecNum&gt;9&lt;/RecNum&gt;&lt;DisplayText&gt;&lt;style face="superscript"&gt;29&lt;/style&gt;&lt;/DisplayText&gt;&lt;record&gt;&lt;rec-number&gt;9&lt;/rec-number&gt;&lt;foreign-keys&gt;&lt;key app="EN" db-id="faffwzrzmpa0wie9ztlxvwdkrp0rvet5sz9x" timestamp="1534495403"&gt;9&lt;/key&gt;&lt;/foreign-keys&gt;&lt;ref-type name="Journal Article"&gt;17&lt;/ref-type&gt;&lt;contributors&gt;&lt;authors&gt;&lt;author&gt;Ghysels, An&lt;/author&gt;&lt;author&gt;Verstraelen, Toon&lt;/author&gt;&lt;author&gt;Hemelsoet, Karen&lt;/author&gt;&lt;author&gt;Waroquier, Michel&lt;/author&gt;&lt;author&gt;Van Speybroeck, Veronique&lt;/author&gt;&lt;/authors&gt;&lt;/contributors&gt;&lt;titles&gt;&lt;title&gt;TAMkin: A Versatile Package for Vibrational Analysis and Chemical Kinetics&lt;/title&gt;&lt;secondary-title&gt;Journal of Chemical Information and Modeling&lt;/secondary-title&gt;&lt;/titles&gt;&lt;periodical&gt;&lt;full-title&gt;Journal of Chemical Information and Modeling&lt;/full-title&gt;&lt;/periodical&gt;&lt;pages&gt;1736-1750&lt;/pages&gt;&lt;volume&gt;50&lt;/volume&gt;&lt;number&gt;9&lt;/number&gt;&lt;dates&gt;&lt;year&gt;2010&lt;/year&gt;&lt;/dates&gt;&lt;publisher&gt;American Chemical Society&lt;/publisher&gt;&lt;isbn&gt;1549-9596&lt;/isbn&gt;&lt;urls&gt;&lt;related-urls&gt;&lt;url&gt;http://dx.doi.org/10.1021/ci100099g&lt;/url&gt;&lt;url&gt;http://pubs.acs.org/doi/abs/10.1021/ci100099g&lt;/url&gt;&lt;url&gt;http://pubs.acs.org/doi/pdfplus/10.1021/ci100099g&lt;/url&gt;&lt;/related-urls&gt;&lt;/urls&gt;&lt;/record&gt;&lt;/Cite&gt;&lt;/EndNote&gt;</w:instrText>
      </w:r>
      <w:r w:rsidR="008943BC">
        <w:fldChar w:fldCharType="separate"/>
      </w:r>
      <w:r w:rsidR="009D4EB0" w:rsidRPr="009D4EB0">
        <w:rPr>
          <w:noProof/>
          <w:vertAlign w:val="superscript"/>
        </w:rPr>
        <w:t>29</w:t>
      </w:r>
      <w:r w:rsidR="008943BC">
        <w:fldChar w:fldCharType="end"/>
      </w:r>
      <w:r w:rsidR="00A45D7F">
        <w:t>.</w:t>
      </w:r>
      <w:r w:rsidR="00B43806">
        <w:t xml:space="preserve"> The quantity that needs to be derived from these calculations is the change in free energy, which mainly depends</w:t>
      </w:r>
      <w:r w:rsidR="00A45D7F">
        <w:t xml:space="preserve"> </w:t>
      </w:r>
      <w:r w:rsidR="00B43806">
        <w:t>on the parts of the system that change during the reaction</w:t>
      </w:r>
      <w:r w:rsidR="00272774">
        <w:t>, in the case of a heterogeneous catalyst the active site and the adsorbed reactants</w:t>
      </w:r>
      <w:r w:rsidR="00B43806">
        <w:t xml:space="preserve">. Therefore, restricting the entropy calculations only to </w:t>
      </w:r>
      <w:r w:rsidR="00272774">
        <w:t xml:space="preserve">this part of the system </w:t>
      </w:r>
      <w:r w:rsidR="00B43806">
        <w:t>is a good approximation that allows to decrease enormously the computational cost</w:t>
      </w:r>
      <w:r w:rsidR="00A6167C">
        <w:t xml:space="preserve"> </w:t>
      </w:r>
      <w:r w:rsidR="008943BC">
        <w:fldChar w:fldCharType="begin"/>
      </w:r>
      <w:r w:rsidR="009D4EB0">
        <w:instrText xml:space="preserve"> ADDIN EN.CITE &lt;EndNote&gt;&lt;Cite&gt;&lt;Author&gt;Ghysels&lt;/Author&gt;&lt;Year&gt;2007&lt;/Year&gt;&lt;RecNum&gt;8&lt;/RecNum&gt;&lt;DisplayText&gt;&lt;style face="superscript"&gt;30&lt;/style&gt;&lt;/DisplayText&gt;&lt;record&gt;&lt;rec-number&gt;8&lt;/rec-number&gt;&lt;foreign-keys&gt;&lt;key app="EN" db-id="faffwzrzmpa0wie9ztlxvwdkrp0rvet5sz9x" timestamp="1534495403"&gt;8&lt;/key&gt;&lt;/foreign-keys&gt;&lt;ref-type name="Journal Article"&gt;17&lt;/ref-type&gt;&lt;contributors&gt;&lt;authors&gt;&lt;author&gt;Ghysels, A.&lt;/author&gt;&lt;author&gt;Van Neck, D.&lt;/author&gt;&lt;author&gt;Waroquier, M.&lt;/author&gt;&lt;/authors&gt;&lt;/contributors&gt;&lt;auth-address&gt;Ghysels, A&amp;#xD;Univ Ghent, Theoret Phys Lab, Ctr Mol Modeling, Proftuinstr 86, B-9000 Ghent, Belgium&amp;#xD;Univ Ghent, Theoret Phys Lab, Ctr Mol Modeling, Proftuinstr 86, B-9000 Ghent, Belgium&amp;#xD;Univ Ghent, Theoret Phys Lab, Ctr Mol Modeling, B-9000 Ghent, Belgium&lt;/auth-address&gt;&lt;titles&gt;&lt;title&gt;Cartesian formulation of the mobile block Hessian approach to vibrational analysis in partially optimized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7&lt;/volume&gt;&lt;number&gt;16&lt;/number&gt;&lt;keywords&gt;&lt;keyword&gt;cluster calculations&lt;/keyword&gt;&lt;keyword&gt;coordinate dependence&lt;/keyword&gt;&lt;keyword&gt;methoxy adsorption&lt;/keyword&gt;&lt;keyword&gt;fermi resonances&lt;/keyword&gt;&lt;keyword&gt;al(111) surface&lt;/keyword&gt;&lt;keyword&gt;ab-initio&lt;/keyword&gt;&lt;keyword&gt;cu(111)&lt;/keyword&gt;&lt;keyword&gt;energy&lt;/keyword&gt;&lt;/keywords&gt;&lt;dates&gt;&lt;year&gt;2007&lt;/year&gt;&lt;pub-dates&gt;&lt;date&gt;Oct 28&lt;/date&gt;&lt;/pub-dates&gt;&lt;/dates&gt;&lt;isbn&gt;0021-9606&lt;/isbn&gt;&lt;accession-num&gt;ISI:000250589400010&lt;/accession-num&gt;&lt;urls&gt;&lt;related-urls&gt;&lt;url&gt;&amp;lt;Go to ISI&amp;gt;://000250589400010&lt;/url&gt;&lt;/related-urls&gt;&lt;/urls&gt;&lt;electronic-resource-num&gt;Artn 164108&amp;#xD;Doi 10.1063/1.2789429&lt;/electronic-resource-num&gt;&lt;language&gt;English&lt;/language&gt;&lt;/record&gt;&lt;/Cite&gt;&lt;/EndNote&gt;</w:instrText>
      </w:r>
      <w:r w:rsidR="008943BC">
        <w:fldChar w:fldCharType="separate"/>
      </w:r>
      <w:r w:rsidR="009D4EB0" w:rsidRPr="009D4EB0">
        <w:rPr>
          <w:noProof/>
          <w:vertAlign w:val="superscript"/>
        </w:rPr>
        <w:t>30</w:t>
      </w:r>
      <w:r w:rsidR="008943BC">
        <w:fldChar w:fldCharType="end"/>
      </w:r>
      <w:r w:rsidR="00B43806">
        <w:t>.</w:t>
      </w:r>
      <w:r w:rsidR="008943BC">
        <w:t xml:space="preserve"> </w:t>
      </w:r>
      <w:r w:rsidR="0092476B" w:rsidRPr="0092476B">
        <w:rPr>
          <w:color w:val="FF0000"/>
        </w:rPr>
        <w:t xml:space="preserve">This approach has been used in the calculation of the free energy barriers for the Fischer esterification on UiO-66 </w:t>
      </w:r>
      <w:r w:rsidR="0092476B" w:rsidRPr="0092476B">
        <w:rPr>
          <w:color w:val="FF0000"/>
        </w:rPr>
        <w:fldChar w:fldCharType="begin"/>
      </w:r>
      <w:r w:rsidR="0092476B" w:rsidRPr="0092476B">
        <w:rPr>
          <w:color w:val="FF0000"/>
        </w:rPr>
        <w:instrText xml:space="preserve"> ADDIN EN.CITE &lt;EndNote&gt;&lt;Cite&gt;&lt;Author&gt;Caratelli&lt;/Author&gt;&lt;Year&gt;2017&lt;/Year&gt;&lt;RecNum&gt;42&lt;/RecNum&gt;&lt;DisplayText&gt;&lt;style face="superscript"&gt;31&lt;/style&gt;&lt;/DisplayText&gt;&lt;record&gt;&lt;rec-number&gt;42&lt;/rec-number&gt;&lt;foreign-keys&gt;&lt;key app="EN" db-id="faffwzrzmpa0wie9ztlxvwdkrp0rvet5sz9x" timestamp="1536848074"&gt;42&lt;/key&gt;&lt;/foreign-keys&gt;&lt;ref-type name="Journal Article"&gt;17&lt;/ref-type&gt;&lt;contributors&gt;&lt;authors&gt;&lt;author&gt;Caratelli, Chiara&lt;/author&gt;&lt;author&gt;Hajek, Julianna&lt;/author&gt;&lt;author&gt;Cirujano, Francisco G.&lt;/author&gt;&lt;author&gt;Waroquier, Michel&lt;/author&gt;&lt;author&gt;Llabrés i Xamena, Francesc X.&lt;/author&gt;&lt;author&gt;Van Speybroeck, Veronique&lt;/author&gt;&lt;/authors&gt;&lt;/contributors&gt;&lt;titles&gt;&lt;title&gt;Nature of active sites on UiO-66 and beneficial influence of water in the catalysis of Fischer esterification&lt;/title&gt;&lt;secondary-title&gt;Journal of Catalysis&lt;/secondary-title&gt;&lt;/titles&gt;&lt;periodical&gt;&lt;full-title&gt;Journal of Catalysis&lt;/full-title&gt;&lt;/periodical&gt;&lt;pages&gt;401-414&lt;/pages&gt;&lt;volume&gt;352&lt;/volume&gt;&lt;keywords&gt;&lt;keyword&gt;UiO-66&lt;/keyword&gt;&lt;keyword&gt;UiO-66-NH&lt;/keyword&gt;&lt;keyword&gt;Heterogeneous catalysis&lt;/keyword&gt;&lt;keyword&gt;Fischer esterification&lt;/keyword&gt;&lt;keyword&gt;First-principle kinetics&lt;/keyword&gt;&lt;keyword&gt;DFT&lt;/keyword&gt;&lt;/keywords&gt;&lt;dates&gt;&lt;year&gt;2017&lt;/year&gt;&lt;pub-dates&gt;&lt;date&gt;2017/08/01/&lt;/date&gt;&lt;/pub-dates&gt;&lt;/dates&gt;&lt;isbn&gt;00219517&lt;/isbn&gt;&lt;urls&gt;&lt;related-urls&gt;&lt;url&gt;http://www.sciencedirect.com/science/article/pii/S002195171730221X&lt;/url&gt;&lt;/related-urls&gt;&lt;/urls&gt;&lt;electronic-resource-num&gt;10.1016/j.jcat.2017.06.014&lt;/electronic-resource-num&gt;&lt;/record&gt;&lt;/Cite&gt;&lt;/EndNote&gt;</w:instrText>
      </w:r>
      <w:r w:rsidR="0092476B" w:rsidRPr="0092476B">
        <w:rPr>
          <w:color w:val="FF0000"/>
        </w:rPr>
        <w:fldChar w:fldCharType="separate"/>
      </w:r>
      <w:r w:rsidR="0092476B" w:rsidRPr="0092476B">
        <w:rPr>
          <w:noProof/>
          <w:color w:val="FF0000"/>
          <w:vertAlign w:val="superscript"/>
        </w:rPr>
        <w:t>31</w:t>
      </w:r>
      <w:r w:rsidR="0092476B" w:rsidRPr="0092476B">
        <w:rPr>
          <w:color w:val="FF0000"/>
        </w:rPr>
        <w:fldChar w:fldCharType="end"/>
      </w:r>
      <w:r w:rsidR="0092476B" w:rsidRPr="0092476B">
        <w:rPr>
          <w:color w:val="FF0000"/>
        </w:rPr>
        <w:t xml:space="preserve">, where the atoms taken into account were the adsorbed reactants and four atoms of the active sites in their immediate proximity, as displayed in </w:t>
      </w:r>
      <w:r w:rsidR="0092476B" w:rsidRPr="0092476B">
        <w:rPr>
          <w:color w:val="FF0000"/>
        </w:rPr>
        <w:fldChar w:fldCharType="begin"/>
      </w:r>
      <w:r w:rsidR="0092476B" w:rsidRPr="0092476B">
        <w:rPr>
          <w:color w:val="FF0000"/>
        </w:rPr>
        <w:instrText xml:space="preserve"> REF _Ref524618670 \h </w:instrText>
      </w:r>
      <w:r w:rsidR="0092476B" w:rsidRPr="0092476B">
        <w:rPr>
          <w:color w:val="FF0000"/>
        </w:rPr>
      </w:r>
      <w:r w:rsidR="0092476B" w:rsidRPr="0092476B">
        <w:rPr>
          <w:color w:val="FF0000"/>
        </w:rPr>
        <w:fldChar w:fldCharType="separate"/>
      </w:r>
      <w:r w:rsidR="0092476B" w:rsidRPr="0092476B">
        <w:rPr>
          <w:color w:val="FF0000"/>
        </w:rPr>
        <w:t xml:space="preserve">Figure </w:t>
      </w:r>
      <w:r w:rsidR="0092476B" w:rsidRPr="0092476B">
        <w:rPr>
          <w:noProof/>
          <w:color w:val="FF0000"/>
        </w:rPr>
        <w:t>7</w:t>
      </w:r>
      <w:r w:rsidR="0092476B" w:rsidRPr="0092476B">
        <w:rPr>
          <w:color w:val="FF0000"/>
        </w:rPr>
        <w:fldChar w:fldCharType="end"/>
      </w:r>
      <w:r w:rsidR="0092476B" w:rsidRPr="0092476B">
        <w:rPr>
          <w:color w:val="FF0000"/>
        </w:rPr>
        <w:t>.</w:t>
      </w:r>
    </w:p>
    <w:p w14:paraId="6EEE911C" w14:textId="77777777" w:rsidR="00825495" w:rsidRDefault="00B43806" w:rsidP="00825495">
      <w:pPr>
        <w:keepNext/>
        <w:jc w:val="both"/>
      </w:pPr>
      <w:r>
        <w:lastRenderedPageBreak/>
        <w:t xml:space="preserve"> </w:t>
      </w:r>
      <w:r w:rsidR="00825495">
        <w:rPr>
          <w:noProof/>
        </w:rPr>
        <w:drawing>
          <wp:inline distT="0" distB="0" distL="0" distR="0" wp14:anchorId="741B917B" wp14:editId="6555B1AB">
            <wp:extent cx="5939790" cy="395160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790" cy="3951605"/>
                    </a:xfrm>
                    <a:prstGeom prst="rect">
                      <a:avLst/>
                    </a:prstGeom>
                    <a:noFill/>
                    <a:ln>
                      <a:noFill/>
                    </a:ln>
                  </pic:spPr>
                </pic:pic>
              </a:graphicData>
            </a:graphic>
          </wp:inline>
        </w:drawing>
      </w:r>
    </w:p>
    <w:p w14:paraId="762AFB9C" w14:textId="3057F36C" w:rsidR="00825495" w:rsidRPr="00E45404" w:rsidRDefault="00825495" w:rsidP="0092476B">
      <w:pPr>
        <w:pStyle w:val="Caption"/>
        <w:jc w:val="both"/>
        <w:rPr>
          <w:color w:val="FF0000"/>
        </w:rPr>
      </w:pPr>
      <w:bookmarkStart w:id="9" w:name="_Ref524618670"/>
      <w:r w:rsidRPr="00E45404">
        <w:rPr>
          <w:color w:val="FF0000"/>
        </w:rPr>
        <w:t xml:space="preserve">Figure </w:t>
      </w:r>
      <w:r w:rsidR="0039232D" w:rsidRPr="00E45404">
        <w:rPr>
          <w:color w:val="FF0000"/>
        </w:rPr>
        <w:fldChar w:fldCharType="begin"/>
      </w:r>
      <w:r w:rsidR="0039232D" w:rsidRPr="00E45404">
        <w:rPr>
          <w:color w:val="FF0000"/>
        </w:rPr>
        <w:instrText xml:space="preserve"> SEQ Figure \* ARABIC </w:instrText>
      </w:r>
      <w:r w:rsidR="0039232D" w:rsidRPr="00E45404">
        <w:rPr>
          <w:color w:val="FF0000"/>
        </w:rPr>
        <w:fldChar w:fldCharType="separate"/>
      </w:r>
      <w:r w:rsidRPr="00E45404">
        <w:rPr>
          <w:noProof/>
          <w:color w:val="FF0000"/>
        </w:rPr>
        <w:t>7</w:t>
      </w:r>
      <w:r w:rsidR="0039232D" w:rsidRPr="00E45404">
        <w:rPr>
          <w:noProof/>
          <w:color w:val="FF0000"/>
        </w:rPr>
        <w:fldChar w:fldCharType="end"/>
      </w:r>
      <w:bookmarkEnd w:id="9"/>
      <w:r w:rsidRPr="00E45404">
        <w:rPr>
          <w:color w:val="FF0000"/>
        </w:rPr>
        <w:t xml:space="preserve"> representation of the atoms </w:t>
      </w:r>
      <w:proofErr w:type="gramStart"/>
      <w:r w:rsidRPr="00E45404">
        <w:rPr>
          <w:color w:val="FF0000"/>
        </w:rPr>
        <w:t>take</w:t>
      </w:r>
      <w:proofErr w:type="gramEnd"/>
      <w:r w:rsidRPr="00E45404">
        <w:rPr>
          <w:color w:val="FF0000"/>
        </w:rPr>
        <w:t xml:space="preserve"> into account in the PHVA approach.</w:t>
      </w:r>
      <w:r w:rsidR="0039232D" w:rsidRPr="00E45404">
        <w:rPr>
          <w:color w:val="FF0000"/>
        </w:rPr>
        <w:t xml:space="preserve"> Top: a schematic representation of a reactive process in nanoporous material, bottom: a snapshot from the static calculations </w:t>
      </w:r>
      <w:r w:rsidR="00E45404" w:rsidRPr="00E45404">
        <w:rPr>
          <w:color w:val="FF0000"/>
        </w:rPr>
        <w:t>where</w:t>
      </w:r>
      <w:r w:rsidR="0039232D" w:rsidRPr="00E45404">
        <w:rPr>
          <w:color w:val="FF0000"/>
        </w:rPr>
        <w:t xml:space="preserve"> the atoms of the active site and the adsorbates</w:t>
      </w:r>
      <w:r w:rsidR="00E45404" w:rsidRPr="00E45404">
        <w:rPr>
          <w:color w:val="FF0000"/>
        </w:rPr>
        <w:t xml:space="preserve"> are highlighted</w:t>
      </w:r>
    </w:p>
    <w:p w14:paraId="70A8324A" w14:textId="77777777" w:rsidR="004A0B67" w:rsidRPr="00ED7DD8" w:rsidRDefault="009441D2" w:rsidP="000378C1">
      <w:pPr>
        <w:pStyle w:val="ListParagraph"/>
        <w:numPr>
          <w:ilvl w:val="0"/>
          <w:numId w:val="2"/>
        </w:numPr>
        <w:jc w:val="both"/>
        <w:rPr>
          <w:rStyle w:val="Strong"/>
        </w:rPr>
      </w:pPr>
      <w:r w:rsidRPr="00ED7DD8">
        <w:rPr>
          <w:rStyle w:val="Strong"/>
        </w:rPr>
        <w:t>Free energy</w:t>
      </w:r>
    </w:p>
    <w:p w14:paraId="7F9E3265" w14:textId="77777777" w:rsidR="00964815" w:rsidRPr="00256316" w:rsidRDefault="00063EC5" w:rsidP="000378C1">
      <w:pPr>
        <w:jc w:val="both"/>
      </w:pPr>
      <w:r w:rsidRPr="00256316">
        <w:t xml:space="preserve">The central </w:t>
      </w:r>
      <w:r w:rsidR="009F1F3B">
        <w:t xml:space="preserve">thermodynamic </w:t>
      </w:r>
      <w:r w:rsidRPr="00256316">
        <w:t xml:space="preserve">quantity </w:t>
      </w:r>
      <w:r w:rsidR="00964815" w:rsidRPr="00256316">
        <w:t xml:space="preserve">that determines </w:t>
      </w:r>
      <w:r w:rsidR="00856927" w:rsidRPr="00256316">
        <w:t>the outcome of a</w:t>
      </w:r>
      <w:r w:rsidR="00964815" w:rsidRPr="00256316">
        <w:t xml:space="preserve"> reaction </w:t>
      </w:r>
      <w:r w:rsidRPr="00256316">
        <w:t xml:space="preserve">is the free energy change associated </w:t>
      </w:r>
      <w:r w:rsidR="00810B72" w:rsidRPr="00256316">
        <w:t>to the process</w:t>
      </w:r>
      <w:r w:rsidR="008943BC" w:rsidRPr="00256316">
        <w:t>.</w:t>
      </w:r>
      <w:r w:rsidR="00810B72" w:rsidRPr="00256316">
        <w:t xml:space="preserve"> </w:t>
      </w:r>
      <w:r w:rsidRPr="00256316">
        <w:t>In general, a chemical system will undergo changes in a direction that minimizes its free energy, until an equilibrium is reached. Knowing the difference in free energy between reactants and products allows us to know the equilibrium constant for a given reaction.</w:t>
      </w:r>
      <w:r w:rsidR="00964815" w:rsidRPr="00256316">
        <w:t xml:space="preserve"> </w:t>
      </w:r>
    </w:p>
    <w:p w14:paraId="73005416" w14:textId="77777777" w:rsidR="00997DE7" w:rsidRPr="00256316" w:rsidRDefault="00997DE7" w:rsidP="000378C1">
      <w:pPr>
        <w:jc w:val="both"/>
      </w:pPr>
      <w:r w:rsidRPr="00256316">
        <w:t>The Gibbs Free energy</w:t>
      </w:r>
      <w:r w:rsidR="00177213">
        <w:t xml:space="preserve"> can be</w:t>
      </w:r>
      <w:r w:rsidR="009E0D01" w:rsidRPr="00256316">
        <w:t xml:space="preserve"> decomposed in an enthalpic and an entropic contribution</w:t>
      </w:r>
      <w:r w:rsidR="007A49FC" w:rsidRPr="00256316">
        <w:t>, that can be evaluated from the simulations knowing the molecular partition functions.</w:t>
      </w:r>
      <w:r w:rsidRPr="00256316">
        <w:t xml:space="preserve"> </w:t>
      </w:r>
      <w:r w:rsidR="007B5709">
        <w:t>Initially</w:t>
      </w:r>
      <w:r w:rsidR="009E0D01" w:rsidRPr="00256316">
        <w:t>, t</w:t>
      </w:r>
      <w:r w:rsidRPr="00256316">
        <w:t xml:space="preserve">he total internal energy </w:t>
      </w:r>
      <w:r w:rsidR="007B5709" w:rsidRPr="00924811">
        <w:rPr>
          <w:i/>
        </w:rPr>
        <w:t>U</w:t>
      </w:r>
      <w:r w:rsidR="007B5709">
        <w:t xml:space="preserve"> </w:t>
      </w:r>
      <w:proofErr w:type="gramStart"/>
      <w:r w:rsidR="009E0D01" w:rsidRPr="00256316">
        <w:t>has to</w:t>
      </w:r>
      <w:proofErr w:type="gramEnd"/>
      <w:r w:rsidR="009E0D01" w:rsidRPr="00256316">
        <w:t xml:space="preserve"> </w:t>
      </w:r>
      <w:r w:rsidRPr="00256316">
        <w:t xml:space="preserve">be obtained </w:t>
      </w:r>
      <w:r w:rsidR="009E0D01" w:rsidRPr="00256316">
        <w:t>from</w:t>
      </w:r>
      <w:r w:rsidRPr="00256316">
        <w:t xml:space="preserve"> the electronic energy </w:t>
      </w:r>
      <m:oMath>
        <m:sSub>
          <m:sSubPr>
            <m:ctrlPr>
              <w:rPr>
                <w:rFonts w:ascii="Cambria Math" w:hAnsi="Cambria Math"/>
                <w:i/>
                <w:lang w:val="nl-BE"/>
              </w:rPr>
            </m:ctrlPr>
          </m:sSubPr>
          <m:e>
            <m:r>
              <w:rPr>
                <w:rFonts w:ascii="Cambria Math" w:hAnsi="Cambria Math"/>
                <w:lang w:val="nl-BE"/>
              </w:rPr>
              <m:t>ε</m:t>
            </m:r>
          </m:e>
          <m:sub>
            <m:r>
              <w:rPr>
                <w:rFonts w:ascii="Cambria Math" w:hAnsi="Cambria Math"/>
              </w:rPr>
              <m:t>0</m:t>
            </m:r>
          </m:sub>
        </m:sSub>
      </m:oMath>
      <w:r w:rsidRPr="00256316">
        <w:t xml:space="preserve">, the zero-point vibrational energy </w:t>
      </w:r>
      <m:oMath>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w:r w:rsidRPr="00256316">
        <w:t xml:space="preserve"> and the molecular partition function </w:t>
      </w:r>
      <m:oMath>
        <m:r>
          <w:rPr>
            <w:rFonts w:ascii="Cambria Math" w:hAnsi="Cambria Math"/>
            <w:lang w:val="nl-BE"/>
          </w:rPr>
          <m:t>Q</m:t>
        </m:r>
      </m:oMath>
      <w:r w:rsidR="003431F7" w:rsidRPr="00A31A8D">
        <w:rPr>
          <w:rFonts w:eastAsiaTheme="minorEastAsia"/>
        </w:rPr>
        <w:t xml:space="preserve"> at constant number of particles (n) and volume (V)</w:t>
      </w:r>
      <w:r w:rsidRPr="0094047F">
        <w:rPr>
          <w:rFonts w:eastAsiaTheme="minorEastAsia"/>
        </w:rPr>
        <w:t>:</w:t>
      </w:r>
    </w:p>
    <w:p w14:paraId="6EA6B285" w14:textId="77777777" w:rsidR="00997DE7" w:rsidRPr="00256316" w:rsidRDefault="00567AF4" w:rsidP="000378C1">
      <w:pPr>
        <w:jc w:val="both"/>
        <w:rPr>
          <w:rFonts w:eastAsiaTheme="minorEastAsia"/>
          <w:lang w:val="nl-BE"/>
        </w:rPr>
      </w:pPr>
      <m:oMathPara>
        <m:oMath>
          <m:r>
            <w:rPr>
              <w:rFonts w:ascii="Cambria Math" w:hAnsi="Cambria Math"/>
              <w:lang w:val="nl-BE"/>
            </w:rPr>
            <m:t>U= 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R</m:t>
          </m:r>
          <m:sSup>
            <m:sSupPr>
              <m:ctrlPr>
                <w:rPr>
                  <w:rFonts w:ascii="Cambria Math" w:hAnsi="Cambria Math"/>
                  <w:i/>
                  <w:lang w:val="nl-BE"/>
                </w:rPr>
              </m:ctrlPr>
            </m:sSupPr>
            <m:e>
              <m:r>
                <w:rPr>
                  <w:rFonts w:ascii="Cambria Math" w:hAnsi="Cambria Math"/>
                  <w:lang w:val="nl-BE"/>
                </w:rPr>
                <m:t>T</m:t>
              </m:r>
            </m:e>
            <m:sup>
              <m:r>
                <w:rPr>
                  <w:rFonts w:ascii="Cambria Math" w:hAnsi="Cambria Math"/>
                  <w:lang w:val="nl-BE"/>
                </w:rPr>
                <m:t>2</m:t>
              </m:r>
            </m:sup>
          </m:sSup>
          <m:sSub>
            <m:sSubPr>
              <m:ctrlPr>
                <w:rPr>
                  <w:rFonts w:ascii="Cambria Math" w:eastAsiaTheme="minorEastAsia"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eastAsiaTheme="minorEastAsia" w:hAnsi="Cambria Math"/>
                  <w:lang w:val="nl-BE"/>
                </w:rPr>
                <m:t>n,V</m:t>
              </m:r>
            </m:sub>
          </m:sSub>
        </m:oMath>
      </m:oMathPara>
    </w:p>
    <w:p w14:paraId="0C1B9321" w14:textId="77777777" w:rsidR="00997DE7" w:rsidRPr="00256316" w:rsidRDefault="00567AF4" w:rsidP="000378C1">
      <w:pPr>
        <w:jc w:val="both"/>
        <w:rPr>
          <w:rFonts w:eastAsiaTheme="minorEastAsia"/>
          <w:lang w:val="nl-BE"/>
        </w:rPr>
      </w:pPr>
      <m:oMathPara>
        <m:oMath>
          <m:r>
            <w:rPr>
              <w:rFonts w:ascii="Cambria Math" w:hAnsi="Cambria Math"/>
              <w:lang w:val="nl-BE"/>
            </w:rPr>
            <m:t>U</m:t>
          </m:r>
          <m:sSub>
            <m:sSubPr>
              <m:ctrlPr>
                <w:rPr>
                  <w:rFonts w:ascii="Cambria Math" w:hAnsi="Cambria Math"/>
                  <w:i/>
                  <w:lang w:val="nl-BE"/>
                </w:rPr>
              </m:ctrlPr>
            </m:sSubPr>
            <m:e>
              <m:r>
                <m:rPr>
                  <m:sty m:val="p"/>
                </m:rPr>
                <w:rPr>
                  <w:rFonts w:ascii="Cambria Math" w:hAnsi="Cambria Math"/>
                  <w:lang w:val="nl-BE"/>
                </w:rPr>
                <w:softHyphen/>
              </m:r>
              <m:ctrlPr>
                <w:rPr>
                  <w:rFonts w:ascii="Cambria Math" w:hAnsi="Cambria Math"/>
                  <w:lang w:val="nl-BE"/>
                </w:rPr>
              </m:ctrlP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ε</m:t>
              </m:r>
            </m:e>
            <m:sub>
              <m:r>
                <w:rPr>
                  <w:rFonts w:ascii="Cambria Math" w:hAnsi="Cambria Math"/>
                  <w:lang w:val="nl-BE"/>
                </w:rPr>
                <m:t>0</m:t>
              </m:r>
            </m:sub>
          </m:sSub>
          <m:r>
            <w:rPr>
              <w:rFonts w:ascii="Cambria Math" w:hAnsi="Cambria Math"/>
              <w:lang w:val="nl-BE"/>
            </w:rPr>
            <m:t>+</m:t>
          </m:r>
          <m:sSub>
            <m:sSubPr>
              <m:ctrlPr>
                <w:rPr>
                  <w:rFonts w:ascii="Cambria Math" w:hAnsi="Cambria Math"/>
                  <w:i/>
                  <w:lang w:val="nl-BE"/>
                </w:rPr>
              </m:ctrlPr>
            </m:sSubPr>
            <m:e>
              <m:r>
                <w:rPr>
                  <w:rFonts w:ascii="Cambria Math" w:hAnsi="Cambria Math"/>
                  <w:lang w:val="nl-BE"/>
                </w:rPr>
                <m:t>E</m:t>
              </m:r>
            </m:e>
            <m:sub>
              <m:r>
                <w:rPr>
                  <w:rFonts w:ascii="Cambria Math" w:hAnsi="Cambria Math"/>
                  <w:lang w:val="nl-BE"/>
                </w:rPr>
                <m:t>ZPE</m:t>
              </m:r>
            </m:sub>
          </m:sSub>
        </m:oMath>
      </m:oMathPara>
    </w:p>
    <w:p w14:paraId="18E80161" w14:textId="77777777" w:rsidR="007A49FC" w:rsidRPr="0094047F" w:rsidRDefault="007A49FC" w:rsidP="000378C1">
      <w:pPr>
        <w:jc w:val="both"/>
        <w:rPr>
          <w:rFonts w:eastAsiaTheme="minorEastAsia"/>
        </w:rPr>
      </w:pPr>
      <w:r w:rsidRPr="0094047F">
        <w:rPr>
          <w:rFonts w:eastAsiaTheme="minorEastAsia"/>
        </w:rPr>
        <w:t xml:space="preserve">Where </w:t>
      </w:r>
      <w:r w:rsidRPr="00924811">
        <w:rPr>
          <w:rFonts w:eastAsiaTheme="minorEastAsia"/>
          <w:i/>
        </w:rPr>
        <w:t>R</w:t>
      </w:r>
      <w:r w:rsidRPr="0094047F">
        <w:rPr>
          <w:rFonts w:eastAsiaTheme="minorEastAsia"/>
        </w:rPr>
        <w:t xml:space="preserve"> is the gas constant and is equal to </w:t>
      </w:r>
      <m:oMath>
        <m:sSub>
          <m:sSubPr>
            <m:ctrlPr>
              <w:rPr>
                <w:rFonts w:ascii="Cambria Math" w:eastAsiaTheme="minorEastAsia" w:hAnsi="Cambria Math"/>
                <w:i/>
                <w:lang w:val="nl-BE"/>
              </w:rPr>
            </m:ctrlPr>
          </m:sSubPr>
          <m:e>
            <m:r>
              <w:rPr>
                <w:rFonts w:ascii="Cambria Math" w:eastAsiaTheme="minorEastAsia" w:hAnsi="Cambria Math"/>
                <w:lang w:val="nl-BE"/>
              </w:rPr>
              <m:t>N</m:t>
            </m:r>
          </m:e>
          <m:sub>
            <m:r>
              <w:rPr>
                <w:rFonts w:ascii="Cambria Math" w:eastAsiaTheme="minorEastAsia" w:hAnsi="Cambria Math"/>
                <w:lang w:val="nl-BE"/>
              </w:rPr>
              <m:t>a</m:t>
            </m:r>
          </m:sub>
        </m:sSub>
        <m:r>
          <w:rPr>
            <w:rFonts w:ascii="Cambria Math" w:eastAsiaTheme="minorEastAsia" w:hAnsi="Cambria Math"/>
          </w:rPr>
          <m:t>⋅</m:t>
        </m:r>
        <m:sSub>
          <m:sSubPr>
            <m:ctrlPr>
              <w:rPr>
                <w:rFonts w:ascii="Cambria Math" w:hAnsi="Cambria Math"/>
                <w:i/>
              </w:rPr>
            </m:ctrlPr>
          </m:sSubPr>
          <m:e>
            <m:r>
              <w:rPr>
                <w:rFonts w:ascii="Cambria Math" w:hAnsi="Cambria Math"/>
              </w:rPr>
              <m:t>k</m:t>
            </m:r>
            <m:ctrlPr>
              <w:rPr>
                <w:rFonts w:ascii="Cambria Math" w:eastAsiaTheme="minorEastAsia" w:hAnsi="Cambria Math"/>
                <w:i/>
                <w:lang w:val="nl-BE"/>
              </w:rPr>
            </m:ctrlPr>
          </m:e>
          <m:sub>
            <m:r>
              <w:rPr>
                <w:rFonts w:ascii="Cambria Math" w:hAnsi="Cambria Math"/>
              </w:rPr>
              <m:t>B</m:t>
            </m:r>
          </m:sub>
        </m:sSub>
      </m:oMath>
      <w:r w:rsidRPr="00256316">
        <w:rPr>
          <w:rFonts w:eastAsiaTheme="minorEastAsia"/>
        </w:rPr>
        <w:t>. The molecular partition function</w:t>
      </w:r>
      <w:r w:rsidR="007B5709">
        <w:rPr>
          <w:rFonts w:eastAsiaTheme="minorEastAsia"/>
        </w:rPr>
        <w:t xml:space="preserve"> </w:t>
      </w:r>
      <w:r w:rsidR="007B5709" w:rsidRPr="00924811">
        <w:rPr>
          <w:rFonts w:eastAsiaTheme="minorEastAsia"/>
          <w:i/>
        </w:rPr>
        <w:t>Q</w:t>
      </w:r>
      <w:r w:rsidRPr="00256316">
        <w:rPr>
          <w:rFonts w:eastAsiaTheme="minorEastAsia"/>
        </w:rPr>
        <w:t xml:space="preserve"> can be </w:t>
      </w:r>
      <w:r w:rsidR="009E0D01" w:rsidRPr="00256316">
        <w:rPr>
          <w:rFonts w:eastAsiaTheme="minorEastAsia"/>
        </w:rPr>
        <w:t>split</w:t>
      </w:r>
      <w:r w:rsidR="00D151B0" w:rsidRPr="00256316">
        <w:rPr>
          <w:rFonts w:eastAsiaTheme="minorEastAsia"/>
        </w:rPr>
        <w:t xml:space="preserve"> in its translational, rotational, and vibrational components:</w:t>
      </w:r>
    </w:p>
    <w:p w14:paraId="1789960C" w14:textId="77777777" w:rsidR="00997DE7" w:rsidRPr="00256316" w:rsidRDefault="00567AF4" w:rsidP="000378C1">
      <w:pPr>
        <w:jc w:val="both"/>
        <w:rPr>
          <w:rFonts w:eastAsiaTheme="minorEastAsia"/>
          <w:lang w:val="nl-BE"/>
        </w:rPr>
      </w:pPr>
      <m:oMathPara>
        <m:oMath>
          <m:r>
            <w:rPr>
              <w:rFonts w:ascii="Cambria Math" w:hAnsi="Cambria Math"/>
              <w:lang w:val="nl-BE"/>
            </w:rPr>
            <m:t>Q=</m:t>
          </m:r>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trans</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rot,ext</m:t>
              </m:r>
            </m:sub>
          </m:sSub>
          <m:sSub>
            <m:sSubPr>
              <m:ctrlPr>
                <w:rPr>
                  <w:rFonts w:ascii="Cambria Math" w:hAnsi="Cambria Math"/>
                  <w:i/>
                  <w:lang w:val="nl-BE"/>
                </w:rPr>
              </m:ctrlPr>
            </m:sSubPr>
            <m:e>
              <m:r>
                <w:rPr>
                  <w:rFonts w:ascii="Cambria Math" w:hAnsi="Cambria Math"/>
                  <w:lang w:val="nl-BE"/>
                </w:rPr>
                <m:t>Q</m:t>
              </m:r>
            </m:e>
            <m:sub>
              <m:r>
                <w:rPr>
                  <w:rFonts w:ascii="Cambria Math" w:hAnsi="Cambria Math"/>
                  <w:lang w:val="nl-BE"/>
                </w:rPr>
                <m:t>vib</m:t>
              </m:r>
            </m:sub>
          </m:sSub>
        </m:oMath>
      </m:oMathPara>
    </w:p>
    <w:p w14:paraId="144DF97E" w14:textId="77777777" w:rsidR="009E0D01" w:rsidRPr="0094047F" w:rsidRDefault="009E0D01" w:rsidP="000378C1">
      <w:pPr>
        <w:jc w:val="both"/>
        <w:rPr>
          <w:rFonts w:eastAsiaTheme="minorEastAsia"/>
        </w:rPr>
      </w:pPr>
      <w:r w:rsidRPr="0094047F">
        <w:rPr>
          <w:rFonts w:eastAsiaTheme="minorEastAsia"/>
        </w:rPr>
        <w:lastRenderedPageBreak/>
        <w:t>The e</w:t>
      </w:r>
      <w:r w:rsidR="00484E8D" w:rsidRPr="0094047F">
        <w:rPr>
          <w:rFonts w:eastAsiaTheme="minorEastAsia"/>
        </w:rPr>
        <w:t xml:space="preserve">nthalpy </w:t>
      </w:r>
      <m:oMath>
        <m:r>
          <w:rPr>
            <w:rFonts w:ascii="Cambria Math" w:hAnsi="Cambria Math"/>
            <w:lang w:val="nl-BE"/>
          </w:rPr>
          <m:t>H</m:t>
        </m:r>
      </m:oMath>
      <w:r w:rsidR="00C67AE0" w:rsidRPr="0094047F">
        <w:rPr>
          <w:rFonts w:eastAsiaTheme="minorEastAsia"/>
        </w:rPr>
        <w:t xml:space="preserve"> </w:t>
      </w:r>
      <w:r w:rsidRPr="0094047F">
        <w:rPr>
          <w:rFonts w:eastAsiaTheme="minorEastAsia"/>
        </w:rPr>
        <w:t>corresponds to the total energy plus the work asso</w:t>
      </w:r>
      <w:r w:rsidR="00D151B0" w:rsidRPr="0094047F">
        <w:rPr>
          <w:rFonts w:eastAsiaTheme="minorEastAsia"/>
        </w:rPr>
        <w:t>ciated to the change in volume</w:t>
      </w:r>
      <w:r w:rsidR="00627B65" w:rsidRPr="0094047F">
        <w:rPr>
          <w:rFonts w:eastAsiaTheme="minorEastAsia"/>
        </w:rPr>
        <w:t>.</w:t>
      </w:r>
    </w:p>
    <w:p w14:paraId="0E6913EB" w14:textId="77777777" w:rsidR="00556248" w:rsidRPr="00256316" w:rsidRDefault="00567AF4" w:rsidP="000378C1">
      <w:pPr>
        <w:jc w:val="both"/>
        <w:rPr>
          <w:rFonts w:eastAsiaTheme="minorEastAsia"/>
          <w:lang w:val="nl-BE"/>
        </w:rPr>
      </w:pPr>
      <m:oMathPara>
        <m:oMath>
          <m:r>
            <w:rPr>
              <w:rFonts w:ascii="Cambria Math" w:hAnsi="Cambria Math"/>
              <w:lang w:val="nl-BE"/>
            </w:rPr>
            <m:t>H=U+</m:t>
          </m:r>
          <m:sSub>
            <m:sSubPr>
              <m:ctrlPr>
                <w:rPr>
                  <w:rFonts w:ascii="Cambria Math" w:hAnsi="Cambria Math"/>
                  <w:i/>
                  <w:lang w:val="nl-BE"/>
                </w:rPr>
              </m:ctrlPr>
            </m:sSubPr>
            <m:e>
              <m:r>
                <w:rPr>
                  <w:rFonts w:ascii="Cambria Math" w:hAnsi="Cambria Math"/>
                  <w:lang w:val="nl-BE"/>
                </w:rPr>
                <m:t>p</m:t>
              </m:r>
            </m:e>
            <m:sub>
              <m:r>
                <w:rPr>
                  <w:rFonts w:ascii="Cambria Math" w:hAnsi="Cambria Math"/>
                  <w:lang w:val="nl-BE"/>
                </w:rPr>
                <m:t>0</m:t>
              </m:r>
            </m:sub>
          </m:sSub>
          <m:r>
            <w:rPr>
              <w:rFonts w:ascii="Cambria Math" w:hAnsi="Cambria Math"/>
              <w:lang w:val="nl-BE"/>
            </w:rPr>
            <m:t>V</m:t>
          </m:r>
        </m:oMath>
      </m:oMathPara>
    </w:p>
    <w:p w14:paraId="702DDA3C" w14:textId="77777777" w:rsidR="009E0D01" w:rsidRPr="0094047F" w:rsidRDefault="009E0D01" w:rsidP="000378C1">
      <w:pPr>
        <w:jc w:val="both"/>
        <w:rPr>
          <w:rFonts w:eastAsiaTheme="minorEastAsia"/>
        </w:rPr>
      </w:pPr>
      <w:r w:rsidRPr="0094047F">
        <w:rPr>
          <w:rFonts w:eastAsiaTheme="minorEastAsia"/>
        </w:rPr>
        <w:t>The entropy</w:t>
      </w:r>
      <w:r w:rsidR="00C67AE0">
        <w:rPr>
          <w:rFonts w:eastAsiaTheme="minorEastAsia"/>
        </w:rPr>
        <w:t xml:space="preserve"> </w:t>
      </w:r>
      <m:oMath>
        <m:r>
          <w:rPr>
            <w:rFonts w:ascii="Cambria Math" w:hAnsi="Cambria Math"/>
            <w:lang w:val="nl-BE"/>
          </w:rPr>
          <m:t>S</m:t>
        </m:r>
      </m:oMath>
      <w:r w:rsidRPr="0094047F">
        <w:rPr>
          <w:rFonts w:eastAsiaTheme="minorEastAsia"/>
        </w:rPr>
        <w:t xml:space="preserve"> can be directly obtained from the partition function:</w:t>
      </w:r>
    </w:p>
    <w:p w14:paraId="2A1A3505" w14:textId="77777777" w:rsidR="009E0D01" w:rsidRPr="00256316" w:rsidRDefault="00567AF4" w:rsidP="000378C1">
      <w:pPr>
        <w:jc w:val="both"/>
        <w:rPr>
          <w:rFonts w:eastAsiaTheme="minorEastAsia"/>
          <w:lang w:val="nl-BE"/>
        </w:rPr>
      </w:pPr>
      <m:oMathPara>
        <m:oMath>
          <m:r>
            <w:rPr>
              <w:rFonts w:ascii="Cambria Math" w:hAnsi="Cambria Math"/>
              <w:lang w:val="nl-BE"/>
            </w:rPr>
            <m:t>S=</m:t>
          </m:r>
          <m:r>
            <w:rPr>
              <w:rFonts w:ascii="Cambria Math" w:eastAsiaTheme="minorEastAsia" w:hAnsi="Cambria Math"/>
              <w:lang w:val="nl-BE"/>
            </w:rPr>
            <m:t>RlnQ+RT</m:t>
          </m:r>
          <m:sSub>
            <m:sSubPr>
              <m:ctrlPr>
                <w:rPr>
                  <w:rFonts w:ascii="Cambria Math" w:hAnsi="Cambria Math"/>
                  <w:i/>
                  <w:lang w:val="nl-BE"/>
                </w:rPr>
              </m:ctrlPr>
            </m:sSubPr>
            <m:e>
              <m:d>
                <m:dPr>
                  <m:ctrlPr>
                    <w:rPr>
                      <w:rFonts w:ascii="Cambria Math" w:hAnsi="Cambria Math"/>
                      <w:i/>
                      <w:lang w:val="nl-BE"/>
                    </w:rPr>
                  </m:ctrlPr>
                </m:dPr>
                <m:e>
                  <m:f>
                    <m:fPr>
                      <m:ctrlPr>
                        <w:rPr>
                          <w:rFonts w:ascii="Cambria Math" w:hAnsi="Cambria Math"/>
                          <w:i/>
                          <w:lang w:val="nl-BE"/>
                        </w:rPr>
                      </m:ctrlPr>
                    </m:fPr>
                    <m:num>
                      <m:r>
                        <w:rPr>
                          <w:rFonts w:ascii="Cambria Math" w:hAnsi="Cambria Math"/>
                          <w:lang w:val="nl-BE"/>
                        </w:rPr>
                        <m:t>δ</m:t>
                      </m:r>
                      <m:func>
                        <m:funcPr>
                          <m:ctrlPr>
                            <w:rPr>
                              <w:rFonts w:ascii="Cambria Math" w:hAnsi="Cambria Math"/>
                              <w:i/>
                              <w:lang w:val="nl-BE"/>
                            </w:rPr>
                          </m:ctrlPr>
                        </m:funcPr>
                        <m:fName>
                          <m:r>
                            <m:rPr>
                              <m:sty m:val="p"/>
                            </m:rPr>
                            <w:rPr>
                              <w:rFonts w:ascii="Cambria Math" w:hAnsi="Cambria Math"/>
                              <w:lang w:val="nl-BE"/>
                            </w:rPr>
                            <m:t>ln</m:t>
                          </m:r>
                          <m:ctrlPr>
                            <w:rPr>
                              <w:rFonts w:ascii="Cambria Math" w:hAnsi="Cambria Math"/>
                              <w:lang w:val="nl-BE"/>
                            </w:rPr>
                          </m:ctrlPr>
                        </m:fName>
                        <m:e>
                          <m:r>
                            <w:rPr>
                              <w:rFonts w:ascii="Cambria Math" w:hAnsi="Cambria Math"/>
                              <w:lang w:val="nl-BE"/>
                            </w:rPr>
                            <m:t>Q</m:t>
                          </m:r>
                        </m:e>
                      </m:func>
                    </m:num>
                    <m:den>
                      <m:r>
                        <w:rPr>
                          <w:rFonts w:ascii="Cambria Math" w:hAnsi="Cambria Math"/>
                          <w:lang w:val="nl-BE"/>
                        </w:rPr>
                        <m:t>δT</m:t>
                      </m:r>
                    </m:den>
                  </m:f>
                </m:e>
              </m:d>
            </m:e>
            <m:sub>
              <m:r>
                <w:rPr>
                  <w:rFonts w:ascii="Cambria Math" w:hAnsi="Cambria Math"/>
                  <w:lang w:val="nl-BE"/>
                </w:rPr>
                <m:t>n,V</m:t>
              </m:r>
            </m:sub>
          </m:sSub>
        </m:oMath>
      </m:oMathPara>
    </w:p>
    <w:p w14:paraId="4A70D928" w14:textId="77777777" w:rsidR="009E0D01" w:rsidRPr="0094047F" w:rsidRDefault="009E0D01" w:rsidP="000378C1">
      <w:pPr>
        <w:jc w:val="both"/>
        <w:rPr>
          <w:rFonts w:eastAsiaTheme="minorEastAsia"/>
        </w:rPr>
      </w:pPr>
      <w:r w:rsidRPr="0094047F">
        <w:rPr>
          <w:rFonts w:eastAsiaTheme="minorEastAsia"/>
        </w:rPr>
        <w:t xml:space="preserve">The Gibbs Free energy </w:t>
      </w:r>
      <m:oMath>
        <m:r>
          <w:rPr>
            <w:rFonts w:ascii="Cambria Math" w:hAnsi="Cambria Math"/>
            <w:lang w:val="nl-BE"/>
          </w:rPr>
          <m:t>G</m:t>
        </m:r>
      </m:oMath>
      <w:r w:rsidR="00C67AE0" w:rsidRPr="0094047F">
        <w:rPr>
          <w:rFonts w:eastAsiaTheme="minorEastAsia"/>
        </w:rPr>
        <w:t xml:space="preserve"> </w:t>
      </w:r>
      <w:r w:rsidRPr="0094047F">
        <w:rPr>
          <w:rFonts w:eastAsiaTheme="minorEastAsia"/>
        </w:rPr>
        <w:t>will therefore be:</w:t>
      </w:r>
    </w:p>
    <w:p w14:paraId="6647B34A" w14:textId="77777777" w:rsidR="009441D2" w:rsidRPr="00256316" w:rsidRDefault="00567AF4" w:rsidP="000378C1">
      <w:pPr>
        <w:jc w:val="both"/>
        <w:rPr>
          <w:rFonts w:eastAsiaTheme="minorEastAsia"/>
          <w:lang w:val="nl-BE"/>
        </w:rPr>
      </w:pPr>
      <m:oMathPara>
        <m:oMath>
          <m:r>
            <w:rPr>
              <w:rFonts w:ascii="Cambria Math" w:hAnsi="Cambria Math"/>
              <w:lang w:val="nl-BE"/>
            </w:rPr>
            <m:t xml:space="preserve">G= </m:t>
          </m:r>
          <m:r>
            <w:rPr>
              <w:rFonts w:ascii="Cambria Math" w:eastAsiaTheme="minorEastAsia" w:hAnsi="Cambria Math"/>
              <w:lang w:val="nl-BE"/>
            </w:rPr>
            <m:t>H-TS=</m:t>
          </m:r>
          <m:sSub>
            <m:sSubPr>
              <m:ctrlPr>
                <w:rPr>
                  <w:rFonts w:ascii="Cambria Math" w:eastAsiaTheme="minorEastAsia" w:hAnsi="Cambria Math"/>
                  <w:i/>
                  <w:lang w:val="nl-BE"/>
                </w:rPr>
              </m:ctrlPr>
            </m:sSubPr>
            <m:e>
              <m:r>
                <w:rPr>
                  <w:rFonts w:ascii="Cambria Math" w:eastAsiaTheme="minorEastAsia" w:hAnsi="Cambria Math"/>
                  <w:lang w:val="nl-BE"/>
                </w:rPr>
                <m:t>U</m:t>
              </m:r>
            </m:e>
            <m:sub>
              <m:r>
                <w:rPr>
                  <w:rFonts w:ascii="Cambria Math" w:eastAsiaTheme="minorEastAsia" w:hAnsi="Cambria Math"/>
                  <w:lang w:val="nl-BE"/>
                </w:rPr>
                <m:t>0</m:t>
              </m:r>
            </m:sub>
          </m:sSub>
          <m:r>
            <w:rPr>
              <w:rFonts w:ascii="Cambria Math" w:eastAsiaTheme="minorEastAsia" w:hAnsi="Cambria Math"/>
              <w:lang w:val="nl-BE"/>
            </w:rPr>
            <m:t>+</m:t>
          </m:r>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lang w:val="nl-BE"/>
                </w:rPr>
                <m:t>0</m:t>
              </m:r>
            </m:sub>
          </m:sSub>
          <m:r>
            <w:rPr>
              <w:rFonts w:ascii="Cambria Math" w:eastAsiaTheme="minorEastAsia" w:hAnsi="Cambria Math"/>
              <w:lang w:val="nl-BE"/>
            </w:rPr>
            <m:t>V-RTlnQ</m:t>
          </m:r>
        </m:oMath>
      </m:oMathPara>
    </w:p>
    <w:p w14:paraId="67B5FCF7" w14:textId="77777777" w:rsidR="00D151B0" w:rsidRPr="00256316" w:rsidRDefault="00D151B0" w:rsidP="000378C1">
      <w:pPr>
        <w:jc w:val="both"/>
      </w:pPr>
      <w:r w:rsidRPr="00256316">
        <w:t xml:space="preserve">Where in the case of non-interacting particles </w:t>
      </w:r>
      <m:oMath>
        <m:sSub>
          <m:sSubPr>
            <m:ctrlPr>
              <w:rPr>
                <w:rFonts w:ascii="Cambria Math" w:eastAsiaTheme="minorEastAsia" w:hAnsi="Cambria Math"/>
                <w:i/>
                <w:lang w:val="nl-BE"/>
              </w:rPr>
            </m:ctrlPr>
          </m:sSubPr>
          <m:e>
            <m:r>
              <w:rPr>
                <w:rFonts w:ascii="Cambria Math" w:eastAsiaTheme="minorEastAsia" w:hAnsi="Cambria Math"/>
                <w:lang w:val="nl-BE"/>
              </w:rPr>
              <m:t>p</m:t>
            </m:r>
          </m:e>
          <m:sub>
            <m:r>
              <w:rPr>
                <w:rFonts w:ascii="Cambria Math" w:eastAsiaTheme="minorEastAsia" w:hAnsi="Cambria Math"/>
              </w:rPr>
              <m:t>0</m:t>
            </m:r>
          </m:sub>
        </m:sSub>
        <m:r>
          <w:rPr>
            <w:rFonts w:ascii="Cambria Math" w:eastAsiaTheme="minorEastAsia" w:hAnsi="Cambria Math"/>
            <w:lang w:val="nl-BE"/>
          </w:rPr>
          <m:t>V</m:t>
        </m:r>
        <m:r>
          <w:rPr>
            <w:rFonts w:ascii="Cambria Math" w:eastAsiaTheme="minorEastAsia" w:hAnsi="Cambria Math"/>
          </w:rPr>
          <m:t>=</m:t>
        </m:r>
        <m:r>
          <w:rPr>
            <w:rFonts w:ascii="Cambria Math" w:eastAsiaTheme="minorEastAsia" w:hAnsi="Cambria Math"/>
            <w:lang w:val="nl-BE"/>
          </w:rPr>
          <m:t>RT</m:t>
        </m:r>
      </m:oMath>
      <w:r w:rsidRPr="0094047F">
        <w:rPr>
          <w:rFonts w:eastAsiaTheme="minorEastAsia"/>
        </w:rPr>
        <w:t xml:space="preserve"> following the ideal gas law. </w:t>
      </w:r>
    </w:p>
    <w:p w14:paraId="4BB67CD3" w14:textId="77777777" w:rsidR="00DE2B7C" w:rsidRPr="00ED7DD8" w:rsidRDefault="00F15B77" w:rsidP="000378C1">
      <w:pPr>
        <w:pStyle w:val="ListParagraph"/>
        <w:numPr>
          <w:ilvl w:val="1"/>
          <w:numId w:val="2"/>
        </w:numPr>
        <w:jc w:val="both"/>
        <w:rPr>
          <w:rStyle w:val="Strong"/>
        </w:rPr>
      </w:pPr>
      <w:r w:rsidRPr="00ED7DD8">
        <w:rPr>
          <w:rStyle w:val="Strong"/>
        </w:rPr>
        <w:t>Acidic dissociation</w:t>
      </w:r>
      <w:r w:rsidR="000D7992" w:rsidRPr="00ED7DD8">
        <w:rPr>
          <w:rStyle w:val="Strong"/>
        </w:rPr>
        <w:t xml:space="preserve"> </w:t>
      </w:r>
    </w:p>
    <w:p w14:paraId="32DF967A" w14:textId="77777777" w:rsidR="003F4ADF" w:rsidRPr="00256316" w:rsidRDefault="00177213" w:rsidP="000378C1">
      <w:pPr>
        <w:jc w:val="both"/>
      </w:pPr>
      <w:r>
        <w:t>As explained</w:t>
      </w:r>
      <w:r w:rsidR="00484E8D" w:rsidRPr="00256316">
        <w:t xml:space="preserve"> above, t</w:t>
      </w:r>
      <w:r w:rsidR="006F4FED" w:rsidRPr="00256316">
        <w:t xml:space="preserve">here is a tight connection between free energy and equilibrium concentrations in chemical reactions. </w:t>
      </w:r>
      <w:r w:rsidR="00484E8D" w:rsidRPr="00256316">
        <w:t>As a</w:t>
      </w:r>
      <w:r w:rsidR="00F15B77" w:rsidRPr="00256316">
        <w:t>n example</w:t>
      </w:r>
      <w:r w:rsidR="00484E8D" w:rsidRPr="00256316">
        <w:t xml:space="preserve">, </w:t>
      </w:r>
      <w:r w:rsidR="00F15B77" w:rsidRPr="00256316">
        <w:t>an equilibrium which is of outmost importance in chemistry is the acidic dissociation</w:t>
      </w:r>
      <w:r w:rsidR="003F4ADF" w:rsidRPr="00256316">
        <w:t xml:space="preserve"> of species in aqueous solution:</w:t>
      </w:r>
    </w:p>
    <w:p w14:paraId="469C8868" w14:textId="77777777" w:rsidR="00B01802" w:rsidRPr="00256316" w:rsidRDefault="00567AF4" w:rsidP="000378C1">
      <w:pPr>
        <w:jc w:val="both"/>
        <w:rPr>
          <w:rFonts w:eastAsiaTheme="minorEastAsia"/>
          <w:lang w:val="nl-BE"/>
        </w:rPr>
      </w:pPr>
      <m:oMathPara>
        <m:oMath>
          <m:r>
            <m:rPr>
              <m:sty m:val="p"/>
            </m:rPr>
            <w:rPr>
              <w:rFonts w:ascii="Cambria Math" w:hAnsi="Cambria Math"/>
              <w:lang w:val="nl-BE"/>
            </w:rPr>
            <m:t>HA+</m:t>
          </m:r>
          <m:sSub>
            <m:sSubPr>
              <m:ctrlPr>
                <w:rPr>
                  <w:rFonts w:ascii="Cambria Math" w:hAnsi="Cambria Math"/>
                  <w:lang w:val="nl-BE"/>
                </w:rPr>
              </m:ctrlPr>
            </m:sSubPr>
            <m:e>
              <m:r>
                <m:rPr>
                  <m:sty m:val="p"/>
                </m:rPr>
                <w:rPr>
                  <w:rFonts w:ascii="Cambria Math" w:hAnsi="Cambria Math"/>
                  <w:lang w:val="nl-BE"/>
                </w:rPr>
                <m:t>H</m:t>
              </m:r>
            </m:e>
            <m:sub>
              <m:r>
                <m:rPr>
                  <m:sty m:val="p"/>
                </m:rPr>
                <w:rPr>
                  <w:rFonts w:ascii="Cambria Math" w:hAnsi="Cambria Math"/>
                  <w:lang w:val="nl-BE"/>
                </w:rPr>
                <m:t>2</m:t>
              </m:r>
            </m:sub>
          </m:sSub>
          <m:r>
            <m:rPr>
              <m:sty m:val="p"/>
            </m:rPr>
            <w:rPr>
              <w:rFonts w:ascii="Cambria Math" w:hAnsi="Cambria Math" w:cs="Times New Roman"/>
              <w:lang w:val="nl-BE"/>
            </w:rPr>
            <m:t>O</m:t>
          </m:r>
          <m:r>
            <m:rPr>
              <m:sty m:val="p"/>
            </m:rPr>
            <w:rPr>
              <w:rFonts w:ascii="Cambria Math" w:hAnsi="Cambria Math"/>
              <w:lang w:val="nl-BE"/>
            </w:rPr>
            <m:t>⇄</m:t>
          </m:r>
          <m:sSub>
            <m:sSubPr>
              <m:ctrlPr>
                <w:rPr>
                  <w:rFonts w:ascii="Cambria Math" w:hAnsi="Cambria Math"/>
                  <w:lang w:val="nl-BE"/>
                </w:rPr>
              </m:ctrlPr>
            </m:sSub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r>
                <m:rPr>
                  <m:sty m:val="p"/>
                </m:rPr>
                <w:rPr>
                  <w:rFonts w:ascii="Cambria Math" w:hAnsi="Cambria Math"/>
                  <w:lang w:val="nl-BE"/>
                </w:rPr>
                <m:t>+H</m:t>
              </m:r>
            </m:e>
            <m:sub>
              <m:r>
                <m:rPr>
                  <m:sty m:val="p"/>
                </m:rPr>
                <w:rPr>
                  <w:rFonts w:ascii="Cambria Math" w:hAnsi="Cambria Math"/>
                  <w:lang w:val="nl-BE"/>
                </w:rPr>
                <m:t>3</m:t>
              </m:r>
            </m:sub>
          </m:sSub>
          <m:sSup>
            <m:sSupPr>
              <m:ctrlPr>
                <w:rPr>
                  <w:rFonts w:ascii="Cambria Math" w:hAnsi="Cambria Math"/>
                  <w:lang w:val="nl-BE"/>
                </w:rPr>
              </m:ctrlPr>
            </m:sSupPr>
            <m:e>
              <m:r>
                <m:rPr>
                  <m:sty m:val="p"/>
                </m:rPr>
                <w:rPr>
                  <w:rFonts w:ascii="Cambria Math" w:hAnsi="Cambria Math"/>
                  <w:lang w:val="nl-BE"/>
                </w:rPr>
                <m:t>O</m:t>
              </m:r>
            </m:e>
            <m:sup>
              <m:r>
                <m:rPr>
                  <m:sty m:val="p"/>
                </m:rPr>
                <w:rPr>
                  <w:rFonts w:ascii="Cambria Math" w:hAnsi="Cambria Math"/>
                  <w:lang w:val="nl-BE"/>
                </w:rPr>
                <m:t>+</m:t>
              </m:r>
            </m:sup>
          </m:sSup>
        </m:oMath>
      </m:oMathPara>
    </w:p>
    <w:p w14:paraId="7E29DF8F" w14:textId="77777777" w:rsidR="00B01802" w:rsidRPr="005D71A2" w:rsidRDefault="003F4ADF" w:rsidP="000378C1">
      <w:pPr>
        <w:jc w:val="both"/>
      </w:pPr>
      <w:r w:rsidRPr="0094047F">
        <w:rPr>
          <w:rFonts w:eastAsiaTheme="minorEastAsia"/>
        </w:rPr>
        <w:t xml:space="preserve">The </w:t>
      </w:r>
      <w:r w:rsidR="006F4FED" w:rsidRPr="0094047F">
        <w:rPr>
          <w:rFonts w:eastAsiaTheme="minorEastAsia"/>
        </w:rPr>
        <w:t xml:space="preserve">acidic </w:t>
      </w:r>
      <w:r w:rsidRPr="0094047F">
        <w:rPr>
          <w:rFonts w:eastAsiaTheme="minorEastAsia"/>
        </w:rPr>
        <w:t>dissociation constant</w:t>
      </w:r>
      <w:r w:rsidR="006F4FED" w:rsidRPr="0094047F">
        <w:rPr>
          <w:rFonts w:eastAsiaTheme="minorEastAsia"/>
        </w:rPr>
        <w:t xml:space="preserve"> </w:t>
      </w:r>
      <w:r w:rsidR="005D1ABE" w:rsidRPr="00256316">
        <w:t>(</w:t>
      </w:r>
      <m:oMath>
        <m:sSub>
          <m:sSubPr>
            <m:ctrlPr>
              <w:rPr>
                <w:rFonts w:ascii="Cambria Math" w:hAnsi="Cambria Math"/>
                <w:lang w:val="nl-BE"/>
              </w:rPr>
            </m:ctrlPr>
          </m:sSubPr>
          <m:e>
            <m:r>
              <w:rPr>
                <w:rFonts w:ascii="Cambria Math" w:hAnsi="Cambria Math"/>
                <w:lang w:val="nl-BE"/>
              </w:rPr>
              <m:t>K</m:t>
            </m:r>
            <m:ctrlPr>
              <w:rPr>
                <w:rFonts w:ascii="Cambria Math" w:hAnsi="Cambria Math"/>
                <w:i/>
                <w:lang w:val="nl-BE"/>
              </w:rPr>
            </m:ctrlPr>
          </m:e>
          <m:sub>
            <m:r>
              <w:rPr>
                <w:rFonts w:ascii="Cambria Math" w:hAnsi="Cambria Math"/>
                <w:lang w:val="nl-BE"/>
              </w:rPr>
              <m:t>a</m:t>
            </m:r>
          </m:sub>
        </m:sSub>
      </m:oMath>
      <w:r w:rsidR="006F4FED" w:rsidRPr="00256316">
        <w:t xml:space="preserve">) </w:t>
      </w:r>
      <w:r w:rsidRPr="0094047F">
        <w:rPr>
          <w:rFonts w:eastAsiaTheme="minorEastAsia"/>
        </w:rPr>
        <w:t xml:space="preserve"> is an </w:t>
      </w:r>
      <w:r w:rsidR="006F4FED" w:rsidRPr="0094047F">
        <w:rPr>
          <w:rFonts w:eastAsiaTheme="minorEastAsia"/>
        </w:rPr>
        <w:t>important</w:t>
      </w:r>
      <w:r w:rsidRPr="0094047F">
        <w:rPr>
          <w:rFonts w:eastAsiaTheme="minorEastAsia"/>
        </w:rPr>
        <w:t xml:space="preserve"> equilibrium constant </w:t>
      </w:r>
      <w:r w:rsidR="006F4FED" w:rsidRPr="0094047F">
        <w:rPr>
          <w:rFonts w:eastAsiaTheme="minorEastAsia"/>
        </w:rPr>
        <w:t xml:space="preserve">in chemistry </w:t>
      </w:r>
      <w:r w:rsidRPr="0094047F">
        <w:rPr>
          <w:rFonts w:eastAsiaTheme="minorEastAsia"/>
        </w:rPr>
        <w:t>and is equal to the ratio between the concentration of products and reactants when the reaction reaches the equilibrium.</w:t>
      </w:r>
      <w:r w:rsidR="006F4FED" w:rsidRPr="0094047F">
        <w:rPr>
          <w:rFonts w:eastAsiaTheme="minorEastAsia"/>
        </w:rPr>
        <w:t xml:space="preserve"> </w:t>
      </w:r>
      <w:r w:rsidR="006F4FED" w:rsidRPr="00256316">
        <w:t xml:space="preserve">It is often reported with its negative decimal logarithm as </w:t>
      </w:r>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oMath>
      <w:r w:rsidR="006F4FED" w:rsidRPr="00256316">
        <w:t>.</w:t>
      </w:r>
    </w:p>
    <w:p w14:paraId="277272BA" w14:textId="77777777" w:rsidR="006C6E99" w:rsidRPr="00256316" w:rsidRDefault="0039232D" w:rsidP="000378C1">
      <w:pPr>
        <w:jc w:val="both"/>
        <w:rPr>
          <w:rFonts w:eastAsiaTheme="minorEastAsia"/>
          <w:lang w:val="nl-BE"/>
        </w:rPr>
      </w:pPr>
      <m:oMathPara>
        <m:oMath>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r>
            <m:rPr>
              <m:sty m:val="p"/>
            </m:rPr>
            <w:rPr>
              <w:rFonts w:ascii="Cambria Math" w:hAnsi="Cambria Math"/>
              <w:lang w:val="nl-BE"/>
            </w:rPr>
            <m:t>=</m:t>
          </m:r>
          <m:f>
            <m:fPr>
              <m:ctrlPr>
                <w:rPr>
                  <w:rFonts w:ascii="Cambria Math" w:hAnsi="Cambria Math"/>
                  <w:lang w:val="nl-BE"/>
                </w:rPr>
              </m:ctrlPr>
            </m:fPr>
            <m:num>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A</m:t>
                      </m:r>
                    </m:e>
                    <m:sup>
                      <m:r>
                        <m:rPr>
                          <m:sty m:val="p"/>
                        </m:rPr>
                        <w:rPr>
                          <w:rFonts w:ascii="Cambria Math" w:hAnsi="Cambria Math"/>
                          <w:lang w:val="nl-BE"/>
                        </w:rPr>
                        <m:t>-</m:t>
                      </m:r>
                    </m:sup>
                  </m:sSup>
                </m:e>
              </m:d>
              <m:d>
                <m:dPr>
                  <m:begChr m:val="["/>
                  <m:endChr m:val="]"/>
                  <m:ctrlPr>
                    <w:rPr>
                      <w:rFonts w:ascii="Cambria Math" w:hAnsi="Cambria Math"/>
                      <w:lang w:val="nl-BE"/>
                    </w:rPr>
                  </m:ctrlPr>
                </m:dPr>
                <m:e>
                  <m:sSup>
                    <m:sSupPr>
                      <m:ctrlPr>
                        <w:rPr>
                          <w:rFonts w:ascii="Cambria Math" w:hAnsi="Cambria Math"/>
                          <w:lang w:val="nl-BE"/>
                        </w:rPr>
                      </m:ctrlPr>
                    </m:sSupPr>
                    <m:e>
                      <m:r>
                        <m:rPr>
                          <m:sty m:val="p"/>
                        </m:rPr>
                        <w:rPr>
                          <w:rFonts w:ascii="Cambria Math" w:hAnsi="Cambria Math"/>
                          <w:lang w:val="nl-BE"/>
                        </w:rPr>
                        <m:t>H</m:t>
                      </m:r>
                    </m:e>
                    <m:sup>
                      <m:r>
                        <m:rPr>
                          <m:sty m:val="p"/>
                        </m:rPr>
                        <w:rPr>
                          <w:rFonts w:ascii="Cambria Math" w:hAnsi="Cambria Math"/>
                          <w:lang w:val="nl-BE"/>
                        </w:rPr>
                        <m:t>+</m:t>
                      </m:r>
                    </m:sup>
                  </m:sSup>
                </m:e>
              </m:d>
            </m:num>
            <m:den>
              <m:d>
                <m:dPr>
                  <m:begChr m:val="["/>
                  <m:endChr m:val="]"/>
                  <m:ctrlPr>
                    <w:rPr>
                      <w:rFonts w:ascii="Cambria Math" w:eastAsiaTheme="minorEastAsia" w:hAnsi="Cambria Math"/>
                      <w:lang w:val="nl-BE"/>
                    </w:rPr>
                  </m:ctrlPr>
                </m:dPr>
                <m:e>
                  <m:r>
                    <m:rPr>
                      <m:sty m:val="p"/>
                    </m:rPr>
                    <w:rPr>
                      <w:rFonts w:ascii="Cambria Math" w:eastAsiaTheme="minorEastAsia" w:hAnsi="Cambria Math"/>
                      <w:lang w:val="nl-BE"/>
                    </w:rPr>
                    <m:t>HA</m:t>
                  </m:r>
                </m:e>
              </m:d>
            </m:den>
          </m:f>
        </m:oMath>
      </m:oMathPara>
    </w:p>
    <w:p w14:paraId="6CA8141F" w14:textId="77777777" w:rsidR="003F4ADF" w:rsidRPr="0094047F" w:rsidRDefault="006F4FED" w:rsidP="000378C1">
      <w:pPr>
        <w:jc w:val="both"/>
        <w:rPr>
          <w:rFonts w:eastAsiaTheme="minorEastAsia"/>
        </w:rPr>
      </w:pPr>
      <w:r w:rsidRPr="0094047F">
        <w:rPr>
          <w:rFonts w:eastAsiaTheme="minorEastAsia"/>
        </w:rPr>
        <w:t>The equilibrium constant is equal to the Gibbs free energy change from reactants to products.</w:t>
      </w:r>
    </w:p>
    <w:p w14:paraId="0718DF34" w14:textId="77777777" w:rsidR="007C23B9" w:rsidRPr="00256316" w:rsidRDefault="00567AF4" w:rsidP="000378C1">
      <w:pPr>
        <w:jc w:val="both"/>
        <w:rPr>
          <w:rFonts w:eastAsiaTheme="minorEastAsia"/>
          <w:lang w:val="nl-BE"/>
        </w:rPr>
      </w:pPr>
      <m:oMathPara>
        <m:oMath>
          <m:r>
            <m:rPr>
              <m:sty m:val="p"/>
            </m:rPr>
            <w:rPr>
              <w:rFonts w:ascii="Cambria Math" w:hAnsi="Cambria Math"/>
              <w:lang w:val="nl-BE"/>
            </w:rPr>
            <m:t>Δ</m:t>
          </m:r>
          <m:r>
            <w:rPr>
              <w:rFonts w:ascii="Cambria Math" w:hAnsi="Cambria Math"/>
              <w:lang w:val="nl-BE"/>
            </w:rPr>
            <m:t>G</m:t>
          </m:r>
          <m:r>
            <m:rPr>
              <m:sty m:val="p"/>
            </m:rPr>
            <w:rPr>
              <w:rFonts w:ascii="Cambria Math" w:hAnsi="Cambria Math"/>
              <w:lang w:val="nl-BE"/>
            </w:rPr>
            <m:t>=</m:t>
          </m:r>
          <m:r>
            <w:rPr>
              <w:rFonts w:ascii="Cambria Math" w:hAnsi="Cambria Math"/>
              <w:lang w:val="nl-BE"/>
            </w:rPr>
            <m:t>RTln</m:t>
          </m:r>
          <m:sSub>
            <m:sSubPr>
              <m:ctrlPr>
                <w:rPr>
                  <w:rFonts w:ascii="Cambria Math" w:hAnsi="Cambria Math"/>
                  <w:i/>
                  <w:lang w:val="nl-BE"/>
                </w:rPr>
              </m:ctrlPr>
            </m:sSubPr>
            <m:e>
              <m:r>
                <w:rPr>
                  <w:rFonts w:ascii="Cambria Math" w:hAnsi="Cambria Math"/>
                  <w:lang w:val="nl-BE"/>
                </w:rPr>
                <m:t>K</m:t>
              </m:r>
            </m:e>
            <m:sub>
              <m:r>
                <w:rPr>
                  <w:rFonts w:ascii="Cambria Math" w:hAnsi="Cambria Math"/>
                  <w:lang w:val="nl-BE"/>
                </w:rPr>
                <m:t>a</m:t>
              </m:r>
            </m:sub>
          </m:sSub>
        </m:oMath>
      </m:oMathPara>
    </w:p>
    <w:p w14:paraId="60377DC5" w14:textId="77777777" w:rsidR="006C6E99" w:rsidRPr="005A5537" w:rsidRDefault="0039232D" w:rsidP="000378C1">
      <w:pPr>
        <w:jc w:val="both"/>
        <w:rPr>
          <w:rFonts w:eastAsiaTheme="minorEastAsia"/>
          <w:i/>
          <w:lang w:val="nl-BE"/>
        </w:rPr>
      </w:pPr>
      <m:oMathPara>
        <m:oMath>
          <m:sSub>
            <m:sSubPr>
              <m:ctrlPr>
                <w:rPr>
                  <w:rFonts w:ascii="Cambria Math" w:hAnsi="Cambria Math"/>
                  <w:lang w:val="nl-BE"/>
                </w:rPr>
              </m:ctrlPr>
            </m:sSubPr>
            <m:e>
              <m:r>
                <w:rPr>
                  <w:rFonts w:ascii="Cambria Math" w:hAnsi="Cambria Math"/>
                  <w:lang w:val="nl-BE"/>
                </w:rPr>
                <m:t>pK</m:t>
              </m:r>
              <m:ctrlPr>
                <w:rPr>
                  <w:rFonts w:ascii="Cambria Math" w:hAnsi="Cambria Math"/>
                  <w:i/>
                  <w:lang w:val="nl-BE"/>
                </w:rPr>
              </m:ctrlPr>
            </m:e>
            <m:sub>
              <m:r>
                <w:rPr>
                  <w:rFonts w:ascii="Cambria Math" w:hAnsi="Cambria Math"/>
                  <w:lang w:val="nl-BE"/>
                </w:rPr>
                <m:t>a</m:t>
              </m:r>
            </m:sub>
          </m:sSub>
          <m:r>
            <w:rPr>
              <w:rFonts w:ascii="Cambria Math" w:hAnsi="Cambria Math"/>
              <w:lang w:val="nl-BE"/>
            </w:rPr>
            <m:t>=</m:t>
          </m:r>
          <m:f>
            <m:fPr>
              <m:ctrlPr>
                <w:rPr>
                  <w:rFonts w:ascii="Cambria Math" w:hAnsi="Cambria Math"/>
                  <w:i/>
                  <w:lang w:val="nl-BE"/>
                </w:rPr>
              </m:ctrlPr>
            </m:fPr>
            <m:num>
              <m:func>
                <m:funcPr>
                  <m:ctrlPr>
                    <w:rPr>
                      <w:rFonts w:ascii="Cambria Math" w:hAnsi="Cambria Math"/>
                      <w:lang w:val="nl-BE"/>
                    </w:rPr>
                  </m:ctrlPr>
                </m:funcPr>
                <m:fName>
                  <m:r>
                    <m:rPr>
                      <m:sty m:val="p"/>
                    </m:rPr>
                    <w:rPr>
                      <w:rFonts w:ascii="Cambria Math" w:hAnsi="Cambria Math"/>
                      <w:lang w:val="nl-BE"/>
                    </w:rPr>
                    <m:t>ln</m:t>
                  </m:r>
                  <m:ctrlPr>
                    <w:rPr>
                      <w:rFonts w:ascii="Cambria Math" w:hAnsi="Cambria Math"/>
                      <w:i/>
                      <w:lang w:val="nl-BE"/>
                    </w:rPr>
                  </m:ctrlPr>
                </m:fName>
                <m:e>
                  <m:r>
                    <w:rPr>
                      <w:rFonts w:ascii="Cambria Math" w:hAnsi="Cambria Math"/>
                      <w:lang w:val="nl-BE"/>
                    </w:rPr>
                    <m:t>10</m:t>
                  </m:r>
                </m:e>
              </m:func>
            </m:num>
            <m:den>
              <m:r>
                <w:rPr>
                  <w:rFonts w:ascii="Cambria Math" w:hAnsi="Cambria Math"/>
                  <w:lang w:val="nl-BE"/>
                </w:rPr>
                <m:t>RT</m:t>
              </m:r>
            </m:den>
          </m:f>
          <m:r>
            <w:rPr>
              <w:rFonts w:ascii="Cambria Math" w:hAnsi="Cambria Math"/>
              <w:lang w:val="nl-BE"/>
            </w:rPr>
            <m:t>ΔG</m:t>
          </m:r>
        </m:oMath>
      </m:oMathPara>
    </w:p>
    <w:p w14:paraId="09D9AAEE" w14:textId="77777777" w:rsidR="00DE2B7C" w:rsidRPr="00ED7DD8" w:rsidRDefault="000D7992" w:rsidP="000378C1">
      <w:pPr>
        <w:pStyle w:val="ListParagraph"/>
        <w:numPr>
          <w:ilvl w:val="1"/>
          <w:numId w:val="2"/>
        </w:numPr>
        <w:jc w:val="both"/>
        <w:rPr>
          <w:rStyle w:val="Strong"/>
        </w:rPr>
      </w:pPr>
      <w:r w:rsidRPr="00ED7DD8">
        <w:rPr>
          <w:rStyle w:val="Strong"/>
        </w:rPr>
        <w:t>T</w:t>
      </w:r>
      <w:r w:rsidR="00DE2B7C" w:rsidRPr="00ED7DD8">
        <w:rPr>
          <w:rStyle w:val="Strong"/>
        </w:rPr>
        <w:t>ransition state theory</w:t>
      </w:r>
    </w:p>
    <w:p w14:paraId="7E7F28B3" w14:textId="0604CAC2" w:rsidR="00ED016A" w:rsidRPr="00FC43CC" w:rsidRDefault="009B099B" w:rsidP="000378C1">
      <w:pPr>
        <w:jc w:val="both"/>
      </w:pPr>
      <w:r>
        <w:t xml:space="preserve">A </w:t>
      </w:r>
      <w:r w:rsidR="00980D18">
        <w:t xml:space="preserve">chemical </w:t>
      </w:r>
      <w:r>
        <w:t xml:space="preserve">reaction is a process that through rearrangement of the atoms transforms one stable state into another. </w:t>
      </w:r>
      <w:r w:rsidR="00C67AE0">
        <w:t xml:space="preserve">Every </w:t>
      </w:r>
      <w:r>
        <w:t xml:space="preserve">elementary reaction </w:t>
      </w:r>
      <w:r w:rsidR="00C67AE0">
        <w:t xml:space="preserve">can be represented </w:t>
      </w:r>
      <w:r>
        <w:t xml:space="preserve">as a </w:t>
      </w:r>
      <w:r w:rsidR="00281E21">
        <w:t>minimum energy path</w:t>
      </w:r>
      <w:r>
        <w:t xml:space="preserve"> connecting two minima along the </w:t>
      </w:r>
      <w:r w:rsidR="008B2B92">
        <w:t xml:space="preserve">potential </w:t>
      </w:r>
      <w:r w:rsidRPr="00FC43CC">
        <w:t>energy surface.</w:t>
      </w:r>
      <w:r w:rsidR="00233CF8">
        <w:t xml:space="preserve"> Furthermore, along this reaction path </w:t>
      </w:r>
      <w:r w:rsidRPr="00FC43CC">
        <w:t xml:space="preserve">the existence of a saddle </w:t>
      </w:r>
      <w:r w:rsidR="00233CF8">
        <w:t>can be postulated</w:t>
      </w:r>
      <w:r w:rsidRPr="00FC43CC">
        <w:t xml:space="preserve">, </w:t>
      </w:r>
      <w:r w:rsidR="008B2B92" w:rsidRPr="00FC43CC">
        <w:t xml:space="preserve">which </w:t>
      </w:r>
      <w:r w:rsidR="00233CF8">
        <w:t>is</w:t>
      </w:r>
      <w:r w:rsidR="008B2B92" w:rsidRPr="00FC43CC">
        <w:t xml:space="preserve"> the highest point in energy that needs to be crossed to go to the product state. </w:t>
      </w:r>
    </w:p>
    <w:p w14:paraId="6F495CBA" w14:textId="77777777" w:rsidR="007203C8" w:rsidRPr="00FC43CC" w:rsidRDefault="008B2B92" w:rsidP="000378C1">
      <w:pPr>
        <w:jc w:val="both"/>
      </w:pPr>
      <w:r w:rsidRPr="00FC43CC">
        <w:t xml:space="preserve">The </w:t>
      </w:r>
      <w:r w:rsidR="00233CF8">
        <w:t xml:space="preserve">saddle point is typically called </w:t>
      </w:r>
      <w:r w:rsidRPr="00FC43CC">
        <w:t xml:space="preserve">transition state or activated complex </w:t>
      </w:r>
      <w:r w:rsidR="00233CF8">
        <w:t xml:space="preserve">and it </w:t>
      </w:r>
      <w:r w:rsidRPr="00FC43CC">
        <w:t>is the basis for the t</w:t>
      </w:r>
      <w:r w:rsidR="004607AB" w:rsidRPr="00FC43CC">
        <w:t xml:space="preserve">ransition state theory developed by Eyring in </w:t>
      </w:r>
      <w:r w:rsidR="009B099B" w:rsidRPr="00FC43CC">
        <w:t xml:space="preserve">the </w:t>
      </w:r>
      <w:r w:rsidR="004607AB" w:rsidRPr="00FC43CC">
        <w:t>19</w:t>
      </w:r>
      <w:r w:rsidR="009B099B" w:rsidRPr="00FC43CC">
        <w:t>30’</w:t>
      </w:r>
      <w:r w:rsidRPr="00FC43CC">
        <w:t xml:space="preserve">s, </w:t>
      </w:r>
      <w:r w:rsidR="00281E21" w:rsidRPr="00FC43CC">
        <w:t xml:space="preserve">one of the most successful chemical theories </w:t>
      </w:r>
      <w:r w:rsidRPr="00FC43CC">
        <w:t xml:space="preserve">which allows to explain reaction rates of elementary chemical reactions. The assumption of </w:t>
      </w:r>
      <w:r w:rsidR="00281E21" w:rsidRPr="00FC43CC">
        <w:t>the</w:t>
      </w:r>
      <w:r w:rsidRPr="00FC43CC">
        <w:t xml:space="preserve"> theory is that </w:t>
      </w:r>
      <w:r w:rsidR="00281E21" w:rsidRPr="00FC43CC">
        <w:t xml:space="preserve">there is a </w:t>
      </w:r>
      <w:r w:rsidR="00ED016A" w:rsidRPr="00FC43CC">
        <w:t>quasi-</w:t>
      </w:r>
      <w:r w:rsidR="00281E21" w:rsidRPr="00FC43CC">
        <w:t>equilibrium between reactants and activated complex</w:t>
      </w:r>
      <w:r w:rsidR="00ED016A" w:rsidRPr="00FC43CC">
        <w:t>, and the rate constant can be obtained by the size of the energy barrier and by the frequency at which the system can cross the barrier.</w:t>
      </w:r>
      <w:r w:rsidR="00725EF1">
        <w:t xml:space="preserve"> This is possible because the barrier acts as a bottleneck in the reaction, its crossing is a rare event and all the kinetics depends only on it. </w:t>
      </w:r>
      <w:r w:rsidR="007203C8" w:rsidRPr="00FC43CC">
        <w:t>For a unimolecular reaction, the rate constant can be derived from the partition functions of reactant, transition state and their energy difference:</w:t>
      </w:r>
    </w:p>
    <w:p w14:paraId="6C773597" w14:textId="77777777" w:rsidR="00ED016A" w:rsidRPr="00FC43CC" w:rsidRDefault="00567AF4" w:rsidP="000378C1">
      <w:pPr>
        <w:jc w:val="both"/>
        <w:rPr>
          <w:rFonts w:eastAsiaTheme="minorEastAsia"/>
        </w:rPr>
      </w:pPr>
      <m:oMathPara>
        <m:oMath>
          <m:r>
            <w:rPr>
              <w:rFonts w:ascii="Cambria Math" w:hAnsi="Cambria Math"/>
            </w:rPr>
            <w:lastRenderedPageBreak/>
            <m:t>k</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num>
            <m:den>
              <m:r>
                <w:rPr>
                  <w:rFonts w:ascii="Cambria Math" w:hAnsi="Cambria Math"/>
                </w:rPr>
                <m:t>h</m:t>
              </m:r>
            </m:den>
          </m:f>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hAnsi="Cambria Math" w:cs="Arial"/>
                      <w:shd w:val="clear" w:color="auto" w:fill="FFFFFF"/>
                    </w:rPr>
                    <m:t>‡</m:t>
                  </m:r>
                </m:sub>
              </m:sSub>
            </m:num>
            <m:den>
              <m:sSub>
                <m:sSubPr>
                  <m:ctrlPr>
                    <w:rPr>
                      <w:rFonts w:ascii="Cambria Math" w:hAnsi="Cambria Math"/>
                      <w:i/>
                    </w:rPr>
                  </m:ctrlPr>
                </m:sSubPr>
                <m:e>
                  <m:r>
                    <w:rPr>
                      <w:rFonts w:ascii="Cambria Math" w:hAnsi="Cambria Math"/>
                    </w:rPr>
                    <m:t>q</m:t>
                  </m:r>
                </m:e>
                <m:sub>
                  <m:r>
                    <w:rPr>
                      <w:rFonts w:ascii="Cambria Math" w:hAnsi="Cambria Math"/>
                    </w:rPr>
                    <m:t>R</m:t>
                  </m:r>
                </m:sub>
              </m:sSub>
            </m:den>
          </m:f>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num>
                <m:den>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den>
              </m:f>
            </m:sup>
          </m:sSup>
          <m:r>
            <w:rPr>
              <w:rFonts w:ascii="Cambria Math" w:hAnsi="Cambria Math"/>
            </w:rPr>
            <m:t xml:space="preserve"> </m:t>
          </m:r>
        </m:oMath>
      </m:oMathPara>
    </w:p>
    <w:p w14:paraId="344FE2F5" w14:textId="77777777" w:rsidR="00E808EC" w:rsidRDefault="00027802" w:rsidP="000378C1">
      <w:pPr>
        <w:jc w:val="both"/>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k</m:t>
            </m:r>
          </m:e>
          <m:sub>
            <m:r>
              <w:rPr>
                <w:rFonts w:ascii="Cambria Math" w:hAnsi="Cambria Math"/>
              </w:rPr>
              <m:t>B</m:t>
            </m:r>
          </m:sub>
        </m:sSub>
      </m:oMath>
      <w:r>
        <w:rPr>
          <w:rFonts w:eastAsiaTheme="minorEastAsia"/>
        </w:rPr>
        <w:t xml:space="preserve"> is the Boltzmann constant, </w:t>
      </w:r>
      <m:oMath>
        <m:r>
          <w:rPr>
            <w:rFonts w:ascii="Cambria Math" w:hAnsi="Cambria Math"/>
          </w:rPr>
          <m:t>h</m:t>
        </m:r>
      </m:oMath>
      <w:r>
        <w:rPr>
          <w:rFonts w:eastAsiaTheme="minorEastAsia"/>
        </w:rPr>
        <w:t xml:space="preserve"> is the Planck constant, </w:t>
      </w:r>
      <m:oMath>
        <m:sSub>
          <m:sSubPr>
            <m:ctrlPr>
              <w:rPr>
                <w:rFonts w:ascii="Cambria Math" w:hAnsi="Cambria Math"/>
                <w:i/>
              </w:rPr>
            </m:ctrlPr>
          </m:sSubPr>
          <m:e>
            <m:r>
              <w:rPr>
                <w:rFonts w:ascii="Cambria Math" w:hAnsi="Cambria Math"/>
              </w:rPr>
              <m:t>q</m:t>
            </m:r>
          </m:e>
          <m:sub>
            <m:r>
              <w:rPr>
                <w:rFonts w:ascii="Cambria Math" w:hAnsi="Cambria Math"/>
              </w:rPr>
              <m:t>R</m:t>
            </m:r>
          </m:sub>
        </m:sSub>
        <m:r>
          <w:rPr>
            <w:rFonts w:ascii="Cambria Math" w:hAnsi="Cambria Math"/>
          </w:rPr>
          <m:t xml:space="preserve"> </m:t>
        </m:r>
      </m:oMath>
      <w:r>
        <w:rPr>
          <w:rFonts w:eastAsiaTheme="minorEastAsia"/>
        </w:rPr>
        <w:t xml:space="preserve">and  </w:t>
      </w:r>
      <m:oMath>
        <m:sSub>
          <m:sSubPr>
            <m:ctrlPr>
              <w:rPr>
                <w:rFonts w:ascii="Cambria Math" w:hAnsi="Cambria Math"/>
                <w:i/>
              </w:rPr>
            </m:ctrlPr>
          </m:sSubPr>
          <m:e>
            <m:r>
              <w:rPr>
                <w:rFonts w:ascii="Cambria Math" w:hAnsi="Cambria Math"/>
              </w:rPr>
              <m:t>q</m:t>
            </m:r>
          </m:e>
          <m:sub>
            <m:r>
              <w:rPr>
                <w:rFonts w:ascii="Cambria Math" w:hAnsi="Cambria Math"/>
              </w:rPr>
              <m:t>TS,</m:t>
            </m:r>
            <m:r>
              <m:rPr>
                <m:sty m:val="p"/>
              </m:rPr>
              <w:rPr>
                <w:rFonts w:ascii="Cambria Math" w:eastAsiaTheme="minorEastAsia" w:hAnsi="Cambria Math"/>
              </w:rPr>
              <m:t xml:space="preserve"> </m:t>
            </m:r>
            <m:r>
              <w:rPr>
                <w:rFonts w:ascii="Cambria Math" w:hAnsi="Cambria Math"/>
              </w:rPr>
              <m:t>,</m:t>
            </m:r>
            <m:r>
              <m:rPr>
                <m:sty m:val="p"/>
              </m:rPr>
              <w:rPr>
                <w:rFonts w:ascii="Cambria Math" w:hAnsi="Cambria Math" w:cs="Arial"/>
                <w:color w:val="545454"/>
                <w:shd w:val="clear" w:color="auto" w:fill="FFFFFF"/>
              </w:rPr>
              <m:t>‡</m:t>
            </m:r>
          </m:sub>
        </m:sSub>
      </m:oMath>
      <w:r>
        <w:rPr>
          <w:rFonts w:eastAsiaTheme="minorEastAsia"/>
        </w:rPr>
        <w:t xml:space="preserve"> are the molecular partition functions of reactants and activated complex for all coordinates except the reaction coordinate</w:t>
      </w:r>
      <w:r w:rsidR="00E808EC">
        <w:rPr>
          <w:rFonts w:eastAsiaTheme="minorEastAsia"/>
        </w:rPr>
        <w:t>, evaluated from the zero-point vibrational level</w:t>
      </w:r>
      <w:r>
        <w:rPr>
          <w:rFonts w:eastAsiaTheme="minorEastAsia"/>
        </w:rPr>
        <w:t xml:space="preserve">. </w:t>
      </w:r>
    </w:p>
    <w:p w14:paraId="77C2A9A4" w14:textId="77777777" w:rsidR="00E808EC" w:rsidRPr="00FC43CC" w:rsidRDefault="0039232D" w:rsidP="000378C1">
      <w:pPr>
        <w:jc w:val="both"/>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vib,</m:t>
              </m:r>
              <m:r>
                <m:rPr>
                  <m:sty m:val="p"/>
                </m:rPr>
                <w:rPr>
                  <w:rFonts w:ascii="Cambria Math" w:hAnsi="Cambria Math" w:cs="Arial"/>
                  <w:shd w:val="clear" w:color="auto" w:fill="FFFFFF"/>
                </w:rPr>
                <m:t>i</m:t>
              </m:r>
            </m:sub>
          </m:sSub>
          <m:r>
            <m:rPr>
              <m:sty m:val="p"/>
            </m:rPr>
            <w:rPr>
              <w:rFonts w:ascii="Cambria Math" w:hAnsi="Cambria Math" w:cs="Arial"/>
              <w:shd w:val="clear" w:color="auto" w:fill="FFFFFF"/>
            </w:rPr>
            <m:t>=</m:t>
          </m:r>
          <m:nary>
            <m:naryPr>
              <m:chr m:val="∏"/>
              <m:limLoc m:val="undOvr"/>
              <m:ctrlPr>
                <w:rPr>
                  <w:rFonts w:ascii="Cambria Math" w:hAnsi="Cambria Math" w:cs="Arial"/>
                  <w:shd w:val="clear" w:color="auto" w:fill="FFFFFF"/>
                </w:rPr>
              </m:ctrlPr>
            </m:naryPr>
            <m:sub>
              <m:r>
                <w:rPr>
                  <w:rFonts w:ascii="Cambria Math" w:hAnsi="Cambria Math" w:cs="Arial"/>
                  <w:shd w:val="clear" w:color="auto" w:fill="FFFFFF"/>
                </w:rPr>
                <m:t>i=1</m:t>
              </m:r>
            </m:sub>
            <m:sup>
              <m:sSub>
                <m:sSubPr>
                  <m:ctrlPr>
                    <w:rPr>
                      <w:rFonts w:ascii="Cambria Math" w:hAnsi="Cambria Math" w:cs="Arial"/>
                      <w:i/>
                      <w:shd w:val="clear" w:color="auto" w:fill="FFFFFF"/>
                    </w:rPr>
                  </m:ctrlPr>
                </m:sSubPr>
                <m:e>
                  <m:r>
                    <w:rPr>
                      <w:rFonts w:ascii="Cambria Math" w:hAnsi="Cambria Math" w:cs="Arial"/>
                      <w:shd w:val="clear" w:color="auto" w:fill="FFFFFF"/>
                    </w:rPr>
                    <m:t>N</m:t>
                  </m:r>
                  <m:ctrlPr>
                    <w:rPr>
                      <w:rFonts w:ascii="Cambria Math" w:hAnsi="Cambria Math" w:cs="Arial"/>
                      <w:shd w:val="clear" w:color="auto" w:fill="FFFFFF"/>
                    </w:rPr>
                  </m:ctrlPr>
                </m:e>
                <m:sub>
                  <m:r>
                    <w:rPr>
                      <w:rFonts w:ascii="Cambria Math" w:hAnsi="Cambria Math" w:cs="Arial"/>
                      <w:shd w:val="clear" w:color="auto" w:fill="FFFFFF"/>
                    </w:rPr>
                    <m:t>dof</m:t>
                  </m:r>
                </m:sub>
              </m:sSub>
            </m:sup>
            <m:e>
              <m:f>
                <m:fPr>
                  <m:ctrlPr>
                    <w:rPr>
                      <w:rFonts w:ascii="Cambria Math" w:hAnsi="Cambria Math" w:cs="Arial"/>
                      <w:i/>
                      <w:shd w:val="clear" w:color="auto" w:fill="FFFFFF"/>
                    </w:rPr>
                  </m:ctrlPr>
                </m:fPr>
                <m:num>
                  <m:r>
                    <w:rPr>
                      <w:rFonts w:ascii="Cambria Math" w:hAnsi="Cambria Math" w:cs="Arial"/>
                      <w:shd w:val="clear" w:color="auto" w:fill="FFFFFF"/>
                    </w:rPr>
                    <m:t>1</m:t>
                  </m:r>
                  <m:ctrlPr>
                    <w:rPr>
                      <w:rFonts w:ascii="Cambria Math" w:hAnsi="Cambria Math" w:cs="Arial"/>
                      <w:shd w:val="clear" w:color="auto" w:fill="FFFFFF"/>
                    </w:rPr>
                  </m:ctrlPr>
                </m:num>
                <m:den>
                  <m:r>
                    <w:rPr>
                      <w:rFonts w:ascii="Cambria Math" w:hAnsi="Cambria Math" w:cs="Arial"/>
                      <w:shd w:val="clear" w:color="auto" w:fill="FFFFFF"/>
                    </w:rPr>
                    <m:t>1-</m:t>
                  </m:r>
                  <m:sSup>
                    <m:sSupPr>
                      <m:ctrlPr>
                        <w:rPr>
                          <w:rFonts w:ascii="Cambria Math" w:hAnsi="Cambria Math" w:cs="Arial"/>
                          <w:i/>
                          <w:shd w:val="clear" w:color="auto" w:fill="FFFFFF"/>
                        </w:rPr>
                      </m:ctrlPr>
                    </m:sSupPr>
                    <m:e>
                      <m:r>
                        <w:rPr>
                          <w:rFonts w:ascii="Cambria Math" w:hAnsi="Cambria Math" w:cs="Arial"/>
                          <w:shd w:val="clear" w:color="auto" w:fill="FFFFFF"/>
                        </w:rPr>
                        <m:t>e</m:t>
                      </m:r>
                    </m:e>
                    <m:sup>
                      <m:r>
                        <w:rPr>
                          <w:rFonts w:ascii="Cambria Math" w:hAnsi="Cambria Math" w:cs="Arial"/>
                          <w:shd w:val="clear" w:color="auto" w:fill="FFFFFF"/>
                        </w:rPr>
                        <m:t>-</m:t>
                      </m:r>
                      <m:f>
                        <m:fPr>
                          <m:ctrlPr>
                            <w:rPr>
                              <w:rFonts w:ascii="Cambria Math" w:hAnsi="Cambria Math" w:cs="Arial"/>
                              <w:i/>
                              <w:shd w:val="clear" w:color="auto" w:fill="FFFFFF"/>
                            </w:rPr>
                          </m:ctrlPr>
                        </m:fPr>
                        <m:num>
                          <m:r>
                            <w:rPr>
                              <w:rFonts w:ascii="Cambria Math" w:hAnsi="Cambria Math" w:cs="Arial"/>
                              <w:shd w:val="clear" w:color="auto" w:fill="FFFFFF"/>
                            </w:rPr>
                            <m:t>h</m:t>
                          </m:r>
                          <m:sSub>
                            <m:sSubPr>
                              <m:ctrlPr>
                                <w:rPr>
                                  <w:rFonts w:ascii="Cambria Math" w:hAnsi="Cambria Math" w:cs="Arial"/>
                                  <w:i/>
                                  <w:shd w:val="clear" w:color="auto" w:fill="FFFFFF"/>
                                </w:rPr>
                              </m:ctrlPr>
                            </m:sSubPr>
                            <m:e>
                              <m:r>
                                <w:rPr>
                                  <w:rFonts w:ascii="Cambria Math" w:hAnsi="Cambria Math" w:cs="Arial"/>
                                  <w:shd w:val="clear" w:color="auto" w:fill="FFFFFF"/>
                                </w:rPr>
                                <m:t>ν</m:t>
                              </m:r>
                            </m:e>
                            <m:sub>
                              <m:r>
                                <w:rPr>
                                  <w:rFonts w:ascii="Cambria Math" w:hAnsi="Cambria Math" w:cs="Arial"/>
                                  <w:shd w:val="clear" w:color="auto" w:fill="FFFFFF"/>
                                </w:rPr>
                                <m:t>i</m:t>
                              </m:r>
                            </m:sub>
                          </m:sSub>
                        </m:num>
                        <m:den>
                          <m:sSub>
                            <m:sSubPr>
                              <m:ctrlPr>
                                <w:rPr>
                                  <w:rFonts w:ascii="Cambria Math" w:hAnsi="Cambria Math" w:cs="Arial"/>
                                  <w:i/>
                                  <w:shd w:val="clear" w:color="auto" w:fill="FFFFFF"/>
                                </w:rPr>
                              </m:ctrlPr>
                            </m:sSubPr>
                            <m:e>
                              <m:r>
                                <w:rPr>
                                  <w:rFonts w:ascii="Cambria Math" w:hAnsi="Cambria Math" w:cs="Arial"/>
                                  <w:shd w:val="clear" w:color="auto" w:fill="FFFFFF"/>
                                </w:rPr>
                                <m:t>k</m:t>
                              </m:r>
                            </m:e>
                            <m:sub>
                              <m:r>
                                <w:rPr>
                                  <w:rFonts w:ascii="Cambria Math" w:hAnsi="Cambria Math" w:cs="Arial"/>
                                  <w:shd w:val="clear" w:color="auto" w:fill="FFFFFF"/>
                                </w:rPr>
                                <m:t>B</m:t>
                              </m:r>
                            </m:sub>
                          </m:sSub>
                          <m:r>
                            <w:rPr>
                              <w:rFonts w:ascii="Cambria Math" w:hAnsi="Cambria Math" w:cs="Arial"/>
                              <w:shd w:val="clear" w:color="auto" w:fill="FFFFFF"/>
                            </w:rPr>
                            <m:t>T</m:t>
                          </m:r>
                        </m:den>
                      </m:f>
                    </m:sup>
                  </m:sSup>
                </m:den>
              </m:f>
            </m:e>
          </m:nary>
        </m:oMath>
      </m:oMathPara>
    </w:p>
    <w:p w14:paraId="01F2F437" w14:textId="77777777" w:rsidR="00027802" w:rsidRPr="00FC43CC" w:rsidRDefault="003004AE" w:rsidP="000378C1">
      <w:pPr>
        <w:jc w:val="both"/>
        <w:rPr>
          <w:rFonts w:eastAsiaTheme="minorEastAsia"/>
        </w:rPr>
      </w:pPr>
      <w:r w:rsidRPr="00FC43CC">
        <w:rPr>
          <w:rFonts w:eastAsiaTheme="minorEastAsia"/>
        </w:rPr>
        <w:t xml:space="preserve">Where </w:t>
      </w:r>
      <m:oMath>
        <m:sSub>
          <m:sSubPr>
            <m:ctrlPr>
              <w:rPr>
                <w:rFonts w:ascii="Cambria Math" w:hAnsi="Cambria Math" w:cs="Arial"/>
                <w:i/>
                <w:shd w:val="clear" w:color="auto" w:fill="FFFFFF"/>
              </w:rPr>
            </m:ctrlPr>
          </m:sSubPr>
          <m:e>
            <m:r>
              <w:rPr>
                <w:rFonts w:ascii="Cambria Math" w:hAnsi="Cambria Math" w:cs="Arial"/>
                <w:shd w:val="clear" w:color="auto" w:fill="FFFFFF"/>
              </w:rPr>
              <m:t>N</m:t>
            </m:r>
          </m:e>
          <m:sub>
            <m:r>
              <w:rPr>
                <w:rFonts w:ascii="Cambria Math" w:hAnsi="Cambria Math" w:cs="Arial"/>
                <w:shd w:val="clear" w:color="auto" w:fill="FFFFFF"/>
              </w:rPr>
              <m:t>dof</m:t>
            </m:r>
          </m:sub>
        </m:sSub>
      </m:oMath>
      <w:r w:rsidRPr="00FC43CC">
        <w:rPr>
          <w:rFonts w:eastAsiaTheme="minorEastAsia"/>
          <w:shd w:val="clear" w:color="auto" w:fill="FFFFFF"/>
        </w:rPr>
        <w:t xml:space="preserve"> are the number of</w:t>
      </w:r>
      <w:r w:rsidR="009F7B15" w:rsidRPr="00FC43CC">
        <w:rPr>
          <w:rFonts w:eastAsiaTheme="minorEastAsia"/>
          <w:shd w:val="clear" w:color="auto" w:fill="FFFFFF"/>
        </w:rPr>
        <w:t xml:space="preserve"> vibrational</w:t>
      </w:r>
      <w:r w:rsidRPr="00FC43CC">
        <w:rPr>
          <w:rFonts w:eastAsiaTheme="minorEastAsia"/>
          <w:shd w:val="clear" w:color="auto" w:fill="FFFFFF"/>
        </w:rPr>
        <w:t xml:space="preserve"> degrees of freedom of the </w:t>
      </w:r>
      <w:proofErr w:type="gramStart"/>
      <w:r w:rsidRPr="00FC43CC">
        <w:rPr>
          <w:rFonts w:eastAsiaTheme="minorEastAsia"/>
          <w:shd w:val="clear" w:color="auto" w:fill="FFFFFF"/>
        </w:rPr>
        <w:t>system.</w:t>
      </w:r>
      <w:proofErr w:type="gramEnd"/>
      <w:r w:rsidRPr="00FC43CC">
        <w:rPr>
          <w:rFonts w:eastAsiaTheme="minorEastAsia"/>
          <w:shd w:val="clear" w:color="auto" w:fill="FFFFFF"/>
        </w:rPr>
        <w:t xml:space="preserve"> </w:t>
      </w:r>
      <w:r w:rsidR="003C5AE0" w:rsidRPr="00FC43CC">
        <w:rPr>
          <w:rFonts w:eastAsiaTheme="minorEastAsia"/>
        </w:rPr>
        <w:t xml:space="preserve">The </w:t>
      </w:r>
      <w:r w:rsidR="00E808EC" w:rsidRPr="00FC43CC">
        <w:rPr>
          <w:rFonts w:eastAsiaTheme="minorEastAsia"/>
        </w:rPr>
        <w:t xml:space="preserve">energy difference </w:t>
      </w:r>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oMath>
      <w:r w:rsidR="00E808EC" w:rsidRPr="00FC43CC">
        <w:rPr>
          <w:rFonts w:eastAsiaTheme="minorEastAsia"/>
        </w:rPr>
        <w:t xml:space="preserve"> includes electronic energy and zero-point vibrational energy difference at 0 K:</w:t>
      </w:r>
    </w:p>
    <w:p w14:paraId="608F8A5D" w14:textId="77777777" w:rsidR="00E808EC" w:rsidRPr="00FC43CC" w:rsidRDefault="00567AF4" w:rsidP="000378C1">
      <w:pPr>
        <w:jc w:val="both"/>
        <w:rPr>
          <w:rFonts w:eastAsiaTheme="minorEastAsia"/>
        </w:rPr>
      </w:pPr>
      <m:oMathPara>
        <m:oMath>
          <m:r>
            <m:rPr>
              <m:sty m:val="p"/>
            </m:rPr>
            <w:rPr>
              <w:rFonts w:ascii="Cambria Math" w:hAnsi="Cambria Math"/>
            </w:rPr>
            <m:t>Δ</m:t>
          </m:r>
          <m:sSup>
            <m:sSupPr>
              <m:ctrlPr>
                <w:rPr>
                  <w:rFonts w:ascii="Cambria Math" w:hAnsi="Cambria Math"/>
                </w:rPr>
              </m:ctrlPr>
            </m:sSupPr>
            <m:e>
              <m:r>
                <m:rPr>
                  <m:sty m:val="p"/>
                </m:rPr>
                <w:rPr>
                  <w:rFonts w:ascii="Cambria Math" w:hAnsi="Cambria Math"/>
                </w:rPr>
                <m:t>E</m:t>
              </m:r>
            </m:e>
            <m:sup>
              <m:r>
                <m:rPr>
                  <m:sty m:val="p"/>
                </m:rPr>
                <w:rPr>
                  <w:rFonts w:ascii="Cambria Math" w:hAnsi="Cambria Math" w:cs="Arial"/>
                  <w:shd w:val="clear" w:color="auto" w:fill="FFFFFF"/>
                </w:rPr>
                <m:t>‡</m:t>
              </m:r>
            </m:sup>
          </m:s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TS</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0</m:t>
              </m:r>
            </m:sub>
            <m:sup>
              <m:r>
                <w:rPr>
                  <w:rFonts w:ascii="Cambria Math" w:hAnsi="Cambria Math"/>
                </w:rPr>
                <m:t>R</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oMath>
      </m:oMathPara>
    </w:p>
    <w:p w14:paraId="7DBC0E51" w14:textId="77777777" w:rsidR="00E808EC" w:rsidRPr="00FC43CC" w:rsidRDefault="00567AF4" w:rsidP="000378C1">
      <w:pPr>
        <w:jc w:val="both"/>
      </w:pPr>
      <m:oMathPara>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0,vib</m:t>
              </m:r>
            </m:sub>
          </m:sSub>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TS,</m:t>
                      </m:r>
                      <m:r>
                        <m:rPr>
                          <m:sty m:val="p"/>
                        </m:rPr>
                        <w:rPr>
                          <w:rFonts w:ascii="Cambria Math" w:hAnsi="Cambria Math" w:cs="Arial"/>
                          <w:shd w:val="clear" w:color="auto" w:fill="FFFFFF"/>
                        </w:rPr>
                        <m:t>‡</m:t>
                      </m:r>
                    </m:sup>
                  </m:sSubSup>
                </m:num>
                <m:den>
                  <m:r>
                    <w:rPr>
                      <w:rFonts w:ascii="Cambria Math" w:hAnsi="Cambria Math"/>
                    </w:rPr>
                    <m:t>2</m:t>
                  </m:r>
                </m:den>
              </m:f>
            </m:e>
          </m:nary>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b>
                <m:sSubPr>
                  <m:ctrlPr>
                    <w:rPr>
                      <w:rFonts w:ascii="Cambria Math" w:hAnsi="Cambria Math"/>
                      <w:i/>
                    </w:rPr>
                  </m:ctrlPr>
                </m:sSubPr>
                <m:e>
                  <m:r>
                    <w:rPr>
                      <w:rFonts w:ascii="Cambria Math" w:hAnsi="Cambria Math"/>
                    </w:rPr>
                    <m:t>N</m:t>
                  </m:r>
                </m:e>
                <m:sub>
                  <m:r>
                    <w:rPr>
                      <w:rFonts w:ascii="Cambria Math" w:hAnsi="Cambria Math"/>
                    </w:rPr>
                    <m:t>dof</m:t>
                  </m:r>
                </m:sub>
              </m:sSub>
              <m:r>
                <w:rPr>
                  <w:rFonts w:ascii="Cambria Math" w:hAnsi="Cambria Math"/>
                </w:rPr>
                <m:t>-1</m:t>
              </m:r>
            </m:sup>
            <m:e>
              <m:f>
                <m:fPr>
                  <m:ctrlPr>
                    <w:rPr>
                      <w:rFonts w:ascii="Cambria Math" w:hAnsi="Cambria Math"/>
                      <w:i/>
                    </w:rPr>
                  </m:ctrlPr>
                </m:fPr>
                <m:num>
                  <m:r>
                    <w:rPr>
                      <w:rFonts w:ascii="Cambria Math" w:hAnsi="Cambria Math"/>
                    </w:rPr>
                    <m:t>h</m:t>
                  </m:r>
                  <m:sSubSup>
                    <m:sSubSupPr>
                      <m:ctrlPr>
                        <w:rPr>
                          <w:rFonts w:ascii="Cambria Math" w:hAnsi="Cambria Math"/>
                          <w:i/>
                        </w:rPr>
                      </m:ctrlPr>
                    </m:sSubSupPr>
                    <m:e>
                      <m:r>
                        <w:rPr>
                          <w:rFonts w:ascii="Cambria Math" w:hAnsi="Cambria Math"/>
                        </w:rPr>
                        <m:t>ν</m:t>
                      </m:r>
                    </m:e>
                    <m:sub>
                      <m:r>
                        <w:rPr>
                          <w:rFonts w:ascii="Cambria Math" w:hAnsi="Cambria Math"/>
                        </w:rPr>
                        <m:t>i</m:t>
                      </m:r>
                    </m:sub>
                    <m:sup>
                      <m:r>
                        <w:rPr>
                          <w:rFonts w:ascii="Cambria Math" w:hAnsi="Cambria Math"/>
                        </w:rPr>
                        <m:t>R</m:t>
                      </m:r>
                    </m:sup>
                  </m:sSubSup>
                </m:num>
                <m:den>
                  <m:r>
                    <w:rPr>
                      <w:rFonts w:ascii="Cambria Math" w:hAnsi="Cambria Math"/>
                    </w:rPr>
                    <m:t>2</m:t>
                  </m:r>
                </m:den>
              </m:f>
            </m:e>
          </m:nary>
        </m:oMath>
      </m:oMathPara>
    </w:p>
    <w:p w14:paraId="327E25EC" w14:textId="77777777" w:rsidR="009B099B" w:rsidRDefault="003358DD" w:rsidP="000378C1">
      <w:pPr>
        <w:jc w:val="both"/>
      </w:pPr>
      <w:r w:rsidRPr="00FC43CC">
        <w:t xml:space="preserve">This theory has some limitations, and may fail in the case of labile intermediates, when nuclei deviate from a classical behavior, </w:t>
      </w:r>
      <w:r w:rsidR="00281E21" w:rsidRPr="00FC43CC">
        <w:t xml:space="preserve">or </w:t>
      </w:r>
      <w:r w:rsidRPr="00FC43CC">
        <w:t xml:space="preserve">at high temperatures. For a given reaction, in fact, there will be many paths characterized by </w:t>
      </w:r>
      <w:r>
        <w:t xml:space="preserve">different barriers, and at low temperature only the lowest one will be likely to be crossed. When the kinetic energy is high enough, </w:t>
      </w:r>
      <w:r w:rsidR="00281E21">
        <w:t>many other paths will be activated. The transition state will occupy a larger region of the PES</w:t>
      </w:r>
      <w:r w:rsidR="00256316">
        <w:t>,</w:t>
      </w:r>
      <w:r w:rsidR="00281E21">
        <w:t xml:space="preserve"> and it will not be possible to derive entropy from the vibrational partition functions.</w:t>
      </w:r>
    </w:p>
    <w:p w14:paraId="2C81A92D" w14:textId="77777777" w:rsidR="00FC48DF" w:rsidRPr="00ED7DD8" w:rsidRDefault="008C61B4" w:rsidP="000378C1">
      <w:pPr>
        <w:pStyle w:val="ListParagraph"/>
        <w:numPr>
          <w:ilvl w:val="0"/>
          <w:numId w:val="2"/>
        </w:numPr>
        <w:jc w:val="both"/>
        <w:rPr>
          <w:rStyle w:val="Strong"/>
        </w:rPr>
      </w:pPr>
      <w:r w:rsidRPr="00ED7DD8">
        <w:rPr>
          <w:rStyle w:val="Strong"/>
        </w:rPr>
        <w:t>Exploring</w:t>
      </w:r>
      <w:r w:rsidR="000D7992" w:rsidRPr="00ED7DD8">
        <w:rPr>
          <w:rStyle w:val="Strong"/>
        </w:rPr>
        <w:t xml:space="preserve"> the free energy surface: </w:t>
      </w:r>
    </w:p>
    <w:p w14:paraId="0543E00B" w14:textId="77777777" w:rsidR="00B34212" w:rsidRPr="00B34212" w:rsidRDefault="00B34212" w:rsidP="000378C1">
      <w:pPr>
        <w:jc w:val="both"/>
      </w:pPr>
      <w:r>
        <w:t>Static calculations, where molecular vibrations are approximated using harmonic oscillators, can fail to give an accurate representation of the entropy</w:t>
      </w:r>
      <w:r w:rsidR="00C72686">
        <w:t xml:space="preserve"> w</w:t>
      </w:r>
      <w:r>
        <w:t xml:space="preserve">hen there is a </w:t>
      </w:r>
      <w:r w:rsidR="00133398">
        <w:t>high configurational</w:t>
      </w:r>
      <w:r>
        <w:t xml:space="preserve"> freedom</w:t>
      </w:r>
      <w:r w:rsidR="00C72686">
        <w:t xml:space="preserve">. When the PES is flat with respect to </w:t>
      </w:r>
      <w:proofErr w:type="spellStart"/>
      <w:r w:rsidR="00C72686">
        <w:t>k</w:t>
      </w:r>
      <w:r w:rsidR="00C72686">
        <w:rPr>
          <w:vertAlign w:val="subscript"/>
        </w:rPr>
        <w:t>B</w:t>
      </w:r>
      <w:r w:rsidR="00C72686">
        <w:t>T</w:t>
      </w:r>
      <w:proofErr w:type="spellEnd"/>
      <w:r w:rsidR="00C72686">
        <w:t xml:space="preserve">, </w:t>
      </w:r>
      <w:r>
        <w:t xml:space="preserve">the system </w:t>
      </w:r>
      <w:r w:rsidR="00C72686">
        <w:t xml:space="preserve">at equilibrium </w:t>
      </w:r>
      <w:r>
        <w:t>can evolv</w:t>
      </w:r>
      <w:r w:rsidR="00A6167C">
        <w:t>e in a larger region of the PES</w:t>
      </w:r>
      <w:r>
        <w:t xml:space="preserve"> </w:t>
      </w:r>
      <w:r w:rsidR="00C72686">
        <w:t xml:space="preserve">and move along </w:t>
      </w:r>
      <w:r>
        <w:t xml:space="preserve">more than one minimum. </w:t>
      </w:r>
      <w:r w:rsidR="00C72686">
        <w:t>In this case</w:t>
      </w:r>
      <w:r w:rsidR="00BA0324">
        <w:t>,</w:t>
      </w:r>
      <w:r w:rsidR="00C72686">
        <w:t xml:space="preserve"> vibrational frequencies are anharmonic and it is not possible to represent the system by approximating around one single minimum. </w:t>
      </w:r>
      <w:r w:rsidR="00133398">
        <w:t xml:space="preserve">Therefore, static calculations are not always sufficient in describing the system at operating conditions. </w:t>
      </w:r>
      <w:r w:rsidR="00233CF8">
        <w:t>In this view, m</w:t>
      </w:r>
      <w:r w:rsidR="00133398">
        <w:t>olecular dynamics (MD) techniques, which follow the time evolution of the system, can resolve this shortcoming.</w:t>
      </w:r>
      <w:r w:rsidR="00C72686">
        <w:t xml:space="preserve"> </w:t>
      </w:r>
    </w:p>
    <w:p w14:paraId="17F6BE6B" w14:textId="77777777" w:rsidR="00133398" w:rsidRPr="00ED7DD8" w:rsidRDefault="00F13E53" w:rsidP="000378C1">
      <w:pPr>
        <w:pStyle w:val="ListParagraph"/>
        <w:numPr>
          <w:ilvl w:val="1"/>
          <w:numId w:val="2"/>
        </w:numPr>
        <w:jc w:val="both"/>
        <w:rPr>
          <w:rStyle w:val="Strong"/>
        </w:rPr>
      </w:pPr>
      <w:r w:rsidRPr="00ED7DD8">
        <w:rPr>
          <w:rStyle w:val="Strong"/>
        </w:rPr>
        <w:t xml:space="preserve">Ab initio </w:t>
      </w:r>
      <w:r w:rsidR="00447471" w:rsidRPr="00ED7DD8">
        <w:rPr>
          <w:rStyle w:val="Strong"/>
        </w:rPr>
        <w:t>Molecular D</w:t>
      </w:r>
      <w:r w:rsidRPr="00ED7DD8">
        <w:rPr>
          <w:rStyle w:val="Strong"/>
        </w:rPr>
        <w:t>ynamics</w:t>
      </w:r>
      <w:r w:rsidR="00FC48DF" w:rsidRPr="00ED7DD8">
        <w:rPr>
          <w:rStyle w:val="Strong"/>
        </w:rPr>
        <w:t xml:space="preserve"> </w:t>
      </w:r>
    </w:p>
    <w:p w14:paraId="6FF3E017" w14:textId="77777777" w:rsidR="004C4B15" w:rsidRDefault="004C4B15" w:rsidP="000378C1">
      <w:pPr>
        <w:jc w:val="both"/>
      </w:pPr>
      <w:r>
        <w:t xml:space="preserve">From MD simulations, thermodynamic properties such as free energy can be obtained </w:t>
      </w:r>
      <w:proofErr w:type="gramStart"/>
      <w:r>
        <w:t>taking into account</w:t>
      </w:r>
      <w:proofErr w:type="gramEnd"/>
      <w:r>
        <w:t xml:space="preserve"> a whole region of the PES instead of a single point. This is based on the ergodic theorem, that states that the time average of equilibrium properties is equal to the ensemble average, in the limit of a sufficient long simulation. MD simulations are based on solvi</w:t>
      </w:r>
      <w:r w:rsidR="00544B80">
        <w:t>ng Newton’s equations of motion:</w:t>
      </w:r>
    </w:p>
    <w:p w14:paraId="79E8CEA9" w14:textId="77777777" w:rsidR="004C4B15" w:rsidRPr="004C4B15" w:rsidRDefault="0039232D" w:rsidP="000378C1">
      <w:pPr>
        <w:jc w:val="both"/>
        <w:rPr>
          <w:rFonts w:eastAsiaTheme="minorEastAsia"/>
        </w:rPr>
      </w:pPr>
      <m:oMathPara>
        <m:oMath>
          <m:sSub>
            <m:sSubPr>
              <m:ctrlPr>
                <w:rPr>
                  <w:rFonts w:ascii="Cambria Math" w:hAnsi="Cambria Math"/>
                  <w:i/>
                </w:rPr>
              </m:ctrlPr>
            </m:sSubPr>
            <m:e>
              <m:r>
                <w:rPr>
                  <w:rFonts w:ascii="Cambria Math" w:hAnsi="Cambria Math"/>
                </w:rPr>
                <m:t>M</m:t>
              </m:r>
            </m:e>
            <m:sub>
              <m:r>
                <w:rPr>
                  <w:rFonts w:ascii="Cambria Math" w:hAnsi="Cambria Math"/>
                </w:rPr>
                <m:t>i</m:t>
              </m:r>
            </m:sub>
          </m:sSub>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r>
            <m:rPr>
              <m:sty m:val="bi"/>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m:t>
              </m:r>
              <m:ctrlPr>
                <w:rPr>
                  <w:rFonts w:ascii="Cambria Math" w:eastAsiaTheme="minorEastAsia" w:hAnsi="Cambria Math"/>
                  <w:b/>
                  <w:i/>
                </w:rPr>
              </m:ctrlPr>
            </m:e>
            <m:sub>
              <m:r>
                <m:rPr>
                  <m:sty m:val="p"/>
                </m:rPr>
                <w:rPr>
                  <w:rFonts w:ascii="Cambria Math" w:eastAsiaTheme="minorEastAsia" w:hAnsi="Cambria Math"/>
                </w:rPr>
                <m:t>i</m:t>
              </m:r>
            </m:sub>
          </m:sSub>
          <m:r>
            <w:rPr>
              <w:rFonts w:ascii="Cambria Math" w:eastAsiaTheme="minorEastAsia" w:hAnsi="Cambria Math"/>
            </w:rPr>
            <m:t>V</m:t>
          </m:r>
        </m:oMath>
      </m:oMathPara>
    </w:p>
    <w:p w14:paraId="734D106B" w14:textId="77777777" w:rsidR="004C4B15" w:rsidRDefault="00544B80" w:rsidP="000378C1">
      <w:pPr>
        <w:jc w:val="both"/>
      </w:pPr>
      <w:r>
        <w:t>w</w:t>
      </w:r>
      <w:r w:rsidR="004C4B15">
        <w:t xml:space="preserve">her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4C4B15">
        <w:rPr>
          <w:rFonts w:eastAsiaTheme="minorEastAsia"/>
        </w:rPr>
        <w:t xml:space="preserve"> and </w:t>
      </w:r>
      <m:oMath>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oMath>
      <w:r w:rsidR="004C4B15">
        <w:rPr>
          <w:rFonts w:eastAsiaTheme="minorEastAsia"/>
        </w:rPr>
        <w:t xml:space="preserve"> are the mass of a given nucleus and its coordinates, </w:t>
      </w:r>
      <m:oMath>
        <m:sSub>
          <m:sSubPr>
            <m:ctrlPr>
              <w:rPr>
                <w:rFonts w:ascii="Cambria Math" w:hAnsi="Cambria Math"/>
                <w:b/>
                <w:i/>
              </w:rPr>
            </m:ctrlPr>
          </m:sSubPr>
          <m:e>
            <m:r>
              <m:rPr>
                <m:sty m:val="bi"/>
              </m:rPr>
              <w:rPr>
                <w:rFonts w:ascii="Cambria Math" w:hAnsi="Cambria Math"/>
              </w:rPr>
              <m:t>F</m:t>
            </m:r>
          </m:e>
          <m:sub>
            <m:r>
              <w:rPr>
                <w:rFonts w:ascii="Cambria Math" w:hAnsi="Cambria Math"/>
              </w:rPr>
              <m:t>i</m:t>
            </m:r>
          </m:sub>
        </m:sSub>
      </m:oMath>
      <w:r w:rsidR="004C4B15">
        <w:rPr>
          <w:rFonts w:eastAsiaTheme="minorEastAsia"/>
        </w:rPr>
        <w:t xml:space="preserve"> the forces that act on it, which correspond to the gradient</w:t>
      </w:r>
      <w:r>
        <w:rPr>
          <w:rFonts w:eastAsiaTheme="minorEastAsia"/>
        </w:rPr>
        <w:t xml:space="preserve"> </w:t>
      </w:r>
      <m:oMath>
        <m:sSub>
          <m:sSubPr>
            <m:ctrlPr>
              <w:rPr>
                <w:rFonts w:ascii="Cambria Math" w:eastAsiaTheme="minorEastAsia" w:hAnsi="Cambria Math"/>
              </w:rPr>
            </m:ctrlPr>
          </m:sSubPr>
          <m:e>
            <m:r>
              <m:rPr>
                <m:sty m:val="p"/>
              </m:rPr>
              <w:rPr>
                <w:rFonts w:ascii="Cambria Math" w:eastAsiaTheme="minorEastAsia" w:hAnsi="Cambria Math"/>
              </w:rPr>
              <m:t>∇</m:t>
            </m:r>
          </m:e>
          <m:sub>
            <m:r>
              <m:rPr>
                <m:sty m:val="p"/>
              </m:rPr>
              <w:rPr>
                <w:rFonts w:ascii="Cambria Math" w:eastAsiaTheme="minorEastAsia" w:hAnsi="Cambria Math"/>
              </w:rPr>
              <m:t>i</m:t>
            </m:r>
          </m:sub>
        </m:sSub>
        <m:r>
          <w:rPr>
            <w:rFonts w:ascii="Cambria Math" w:eastAsiaTheme="minorEastAsia" w:hAnsi="Cambria Math"/>
          </w:rPr>
          <m:t>V</m:t>
        </m:r>
      </m:oMath>
      <w:r w:rsidR="004C4B15">
        <w:rPr>
          <w:rFonts w:eastAsiaTheme="minorEastAsia"/>
        </w:rPr>
        <w:t xml:space="preserve"> of the PES. </w:t>
      </w:r>
      <w:r w:rsidR="004C4B15">
        <w:t>There are many ways to calculate these quantities</w:t>
      </w:r>
      <w:r w:rsidR="00F12283">
        <w:t xml:space="preserve"> and to integrate the equations of motion</w:t>
      </w:r>
      <w:r w:rsidR="004C4B15">
        <w:t xml:space="preserve">, and at present time, chemists and physicists can choose between a plethora of MD techniques which span a whole range of complexity, accuracy and computational cost. </w:t>
      </w:r>
    </w:p>
    <w:p w14:paraId="6E7BCFC8" w14:textId="2E251DA7" w:rsidR="00347FBE" w:rsidRDefault="00AF7437" w:rsidP="000378C1">
      <w:pPr>
        <w:jc w:val="both"/>
      </w:pPr>
      <w:r>
        <w:lastRenderedPageBreak/>
        <w:t>In the calculations performed in this thesis, potential energy and forces</w:t>
      </w:r>
      <w:r w:rsidR="00F12283">
        <w:t xml:space="preserve"> on the PES are calculated </w:t>
      </w:r>
      <w:r w:rsidR="00063A87">
        <w:t>from first principles</w:t>
      </w:r>
      <w:r w:rsidR="00F12283">
        <w:t xml:space="preserve"> by means of DFT </w:t>
      </w:r>
      <w:r w:rsidR="009E5888">
        <w:t>to account for the full dynamic behavior of the material</w:t>
      </w:r>
      <w:r w:rsidR="00063A87">
        <w:t xml:space="preserve"> by</w:t>
      </w:r>
      <w:r w:rsidR="009E5888">
        <w:t xml:space="preserve"> </w:t>
      </w:r>
      <w:r w:rsidR="009E5888" w:rsidRPr="00063A87">
        <w:rPr>
          <w:i/>
        </w:rPr>
        <w:t>ab initio</w:t>
      </w:r>
      <w:r w:rsidR="009E5888">
        <w:t xml:space="preserve"> molecular dynamics (AIMD)</w:t>
      </w:r>
      <w:r w:rsidR="00063A87">
        <w:t>. The calculation of e</w:t>
      </w:r>
      <w:r w:rsidR="00F12283">
        <w:t xml:space="preserve">lectronic properties which define the PES </w:t>
      </w:r>
      <w:r w:rsidR="00063A87">
        <w:t xml:space="preserve">is </w:t>
      </w:r>
      <w:r w:rsidR="00F12283">
        <w:t xml:space="preserve">decoupled from the </w:t>
      </w:r>
      <w:r w:rsidR="00063A87">
        <w:t xml:space="preserve">propagation of </w:t>
      </w:r>
      <w:r w:rsidR="00F12283">
        <w:t>nuclear motions, in a method called Born-Oppenheimer Molecular Dynamics (BOMD). Other famous</w:t>
      </w:r>
      <w:r w:rsidR="007226E4">
        <w:t xml:space="preserve"> AIMD</w:t>
      </w:r>
      <w:r w:rsidR="00F12283">
        <w:t xml:space="preserve"> </w:t>
      </w:r>
      <w:r w:rsidR="003C1A50">
        <w:t>methods</w:t>
      </w:r>
      <w:r w:rsidR="00063A87">
        <w:t>,</w:t>
      </w:r>
      <w:r w:rsidR="00F12283">
        <w:t xml:space="preserve"> </w:t>
      </w:r>
      <w:r w:rsidR="00063A87">
        <w:t xml:space="preserve">which differ by how the calculations of electronic potential and the equation of motion are combined, </w:t>
      </w:r>
      <w:r w:rsidR="00F12283">
        <w:t xml:space="preserve">are </w:t>
      </w:r>
      <w:r w:rsidR="00063A87">
        <w:t xml:space="preserve">the </w:t>
      </w:r>
      <w:r w:rsidR="00F12283">
        <w:t>Car</w:t>
      </w:r>
      <w:r w:rsidR="008C0069">
        <w:t>-</w:t>
      </w:r>
      <w:proofErr w:type="spellStart"/>
      <w:r w:rsidR="00F12283">
        <w:t>Parrinello</w:t>
      </w:r>
      <w:proofErr w:type="spellEnd"/>
      <w:r w:rsidR="00F12283">
        <w:t xml:space="preserve"> MD (CPMD)</w:t>
      </w:r>
      <w:r w:rsidR="00063A87">
        <w:t xml:space="preserve"> </w:t>
      </w:r>
      <w:r w:rsidR="00965D49">
        <w:fldChar w:fldCharType="begin"/>
      </w:r>
      <w:r w:rsidR="0092476B">
        <w:instrText xml:space="preserve"> ADDIN EN.CITE &lt;EndNote&gt;&lt;Cite&gt;&lt;Author&gt;Car&lt;/Author&gt;&lt;Year&gt;1985&lt;/Year&gt;&lt;RecNum&gt;12&lt;/RecNum&gt;&lt;DisplayText&gt;&lt;style face="superscript"&gt;32&lt;/style&gt;&lt;/DisplayText&gt;&lt;record&gt;&lt;rec-number&gt;12&lt;/rec-number&gt;&lt;foreign-keys&gt;&lt;key app="EN" db-id="faffwzrzmpa0wie9ztlxvwdkrp0rvet5sz9x" timestamp="1534779384"&gt;12&lt;/key&gt;&lt;/foreign-keys&gt;&lt;ref-type name="Journal Article"&gt;17&lt;/ref-type&gt;&lt;contributors&gt;&lt;authors&gt;&lt;author&gt;Car, R.&lt;/author&gt;&lt;author&gt;Parrinello, M.&lt;/author&gt;&lt;/authors&gt;&lt;/contributors&gt;&lt;titles&gt;&lt;title&gt;Unified Approach for Molecular Dynamics and Density-Functional Theory&lt;/title&gt;&lt;secondary-title&gt;Physical Review Letters&lt;/secondary-title&gt;&lt;/titles&gt;&lt;periodical&gt;&lt;full-title&gt;Physical Review Letters&lt;/full-title&gt;&lt;/periodical&gt;&lt;pages&gt;2471-2474&lt;/pages&gt;&lt;volume&gt;55&lt;/volume&gt;&lt;number&gt;22&lt;/number&gt;&lt;dates&gt;&lt;year&gt;1985&lt;/year&gt;&lt;pub-dates&gt;&lt;date&gt;11/25/&lt;/date&gt;&lt;/pub-dates&gt;&lt;/dates&gt;&lt;publisher&gt;American Physical Society&lt;/publisher&gt;&lt;urls&gt;&lt;related-urls&gt;&lt;url&gt;https://link.aps.org/doi/10.1103/PhysRevLett.55.2471&lt;/url&gt;&lt;/related-urls&gt;&lt;/urls&gt;&lt;electronic-resource-num&gt;10.1103/PhysRevLett.55.2471&lt;/electronic-resource-num&gt;&lt;/record&gt;&lt;/Cite&gt;&lt;/EndNote&gt;</w:instrText>
      </w:r>
      <w:r w:rsidR="00965D49">
        <w:fldChar w:fldCharType="separate"/>
      </w:r>
      <w:r w:rsidR="0092476B" w:rsidRPr="0092476B">
        <w:rPr>
          <w:noProof/>
          <w:vertAlign w:val="superscript"/>
        </w:rPr>
        <w:t>32</w:t>
      </w:r>
      <w:r w:rsidR="00965D49">
        <w:fldChar w:fldCharType="end"/>
      </w:r>
      <w:r w:rsidR="00F12283">
        <w:t xml:space="preserve">, where a fictitious electronic kinetic energy is added to the </w:t>
      </w:r>
      <w:proofErr w:type="spellStart"/>
      <w:r w:rsidR="00F12283">
        <w:t>lagrangian</w:t>
      </w:r>
      <w:proofErr w:type="spellEnd"/>
      <w:r w:rsidR="0032734D">
        <w:t xml:space="preserve">, or </w:t>
      </w:r>
      <w:r w:rsidR="00063A87">
        <w:t xml:space="preserve">the </w:t>
      </w:r>
      <w:proofErr w:type="spellStart"/>
      <w:r w:rsidR="0032734D">
        <w:t>Ehrenfest</w:t>
      </w:r>
      <w:proofErr w:type="spellEnd"/>
      <w:r w:rsidR="0032734D">
        <w:t xml:space="preserve"> MD, based on the namesake </w:t>
      </w:r>
      <w:r w:rsidR="0032734D" w:rsidRPr="006E052D">
        <w:rPr>
          <w:color w:val="FF0000"/>
        </w:rPr>
        <w:t>theorem</w:t>
      </w:r>
      <w:r w:rsidR="009A3EF0" w:rsidRPr="006E052D">
        <w:rPr>
          <w:color w:val="FF0000"/>
        </w:rPr>
        <w:t xml:space="preserve"> </w:t>
      </w:r>
      <w:r w:rsidR="009A3EF0" w:rsidRPr="006E052D">
        <w:rPr>
          <w:color w:val="FF0000"/>
        </w:rPr>
        <w:fldChar w:fldCharType="begin"/>
      </w:r>
      <w:r w:rsidR="0092476B">
        <w:rPr>
          <w:color w:val="FF0000"/>
        </w:rPr>
        <w:instrText xml:space="preserve"> ADDIN EN.CITE &lt;EndNote&gt;&lt;Cite&gt;&lt;Author&gt;Ehrenfest&lt;/Author&gt;&lt;Year&gt;1927&lt;/Year&gt;&lt;RecNum&gt;35&lt;/RecNum&gt;&lt;DisplayText&gt;&lt;style face="superscript"&gt;33-34&lt;/style&gt;&lt;/DisplayText&gt;&lt;record&gt;&lt;rec-number&gt;35&lt;/rec-number&gt;&lt;foreign-keys&gt;&lt;key app="EN" db-id="faffwzrzmpa0wie9ztlxvwdkrp0rvet5sz9x" timestamp="1536668650"&gt;35&lt;/key&gt;&lt;/foreign-keys&gt;&lt;ref-type name="Journal Article"&gt;17&lt;/ref-type&gt;&lt;contributors&gt;&lt;authors&gt;&lt;author&gt;Ehrenfest, P.&lt;/author&gt;&lt;/authors&gt;&lt;/contributors&gt;&lt;titles&gt;&lt;title&gt;Bemerkung über die angenäherte Gültigkeit der klassischen Mechanik innerhalb der Quantenmechanik&lt;/title&gt;&lt;secondary-title&gt;Zeitschrift für Physik&lt;/secondary-title&gt;&lt;/titles&gt;&lt;periodical&gt;&lt;full-title&gt;Zeitschrift für Physik&lt;/full-title&gt;&lt;/periodical&gt;&lt;pages&gt;455-457&lt;/pages&gt;&lt;volume&gt;45&lt;/volume&gt;&lt;number&gt;7&lt;/number&gt;&lt;dates&gt;&lt;year&gt;1927&lt;/year&gt;&lt;pub-dates&gt;&lt;date&gt;1927/07/01&lt;/date&gt;&lt;/pub-dates&gt;&lt;/dates&gt;&lt;isbn&gt;0044-3328&lt;/isbn&gt;&lt;urls&gt;&lt;related-urls&gt;&lt;url&gt;https://doi.org/10.1007/BF01329203&lt;/url&gt;&lt;/related-urls&gt;&lt;/urls&gt;&lt;electronic-resource-num&gt;10.1007/BF01329203&lt;/electronic-resource-num&gt;&lt;/record&gt;&lt;/Cite&gt;&lt;Cite&gt;&lt;Author&gt;Marx&lt;/Author&gt;&lt;Year&gt;2009&lt;/Year&gt;&lt;RecNum&gt;36&lt;/RecNum&gt;&lt;record&gt;&lt;rec-number&gt;36&lt;/rec-number&gt;&lt;foreign-keys&gt;&lt;key app="EN" db-id="faffwzrzmpa0wie9ztlxvwdkrp0rvet5sz9x" timestamp="1536668694"&gt;36&lt;/key&gt;&lt;/foreign-keys&gt;&lt;ref-type name="Book"&gt;6&lt;/ref-type&gt;&lt;contributors&gt;&lt;authors&gt;&lt;author&gt;Marx, Dominik&lt;/author&gt;&lt;author&gt;Hutter, Jürg&lt;/author&gt;&lt;/authors&gt;&lt;/contributors&gt;&lt;titles&gt;&lt;title&gt;Ab Initio Molecular Dynamics: Basic Theory and Advanced Methods&lt;/title&gt;&lt;/titles&gt;&lt;dates&gt;&lt;year&gt;2009&lt;/year&gt;&lt;/dates&gt;&lt;pub-location&gt;Cambridge&lt;/pub-location&gt;&lt;publisher&gt;Cambridge University Press&lt;/publisher&gt;&lt;isbn&gt;9780521898638&lt;/isbn&gt;&lt;urls&gt;&lt;related-urls&gt;&lt;url&gt;https://www.cambridge.org/core/books/ab-initio-molecular-dynamics/BB49DE216EB17550E1FA02131C662DEB&lt;/url&gt;&lt;/related-urls&gt;&lt;/urls&gt;&lt;electronic-resource-num&gt;DOI: 10.1017/CBO9780511609633&lt;/electronic-resource-num&gt;&lt;remote-database-name&gt;Cambridge Core&lt;/remote-database-name&gt;&lt;remote-database-provider&gt;Cambridge University Press&lt;/remote-database-provider&gt;&lt;/record&gt;&lt;/Cite&gt;&lt;/EndNote&gt;</w:instrText>
      </w:r>
      <w:r w:rsidR="009A3EF0" w:rsidRPr="006E052D">
        <w:rPr>
          <w:color w:val="FF0000"/>
        </w:rPr>
        <w:fldChar w:fldCharType="separate"/>
      </w:r>
      <w:r w:rsidR="0092476B" w:rsidRPr="0092476B">
        <w:rPr>
          <w:noProof/>
          <w:color w:val="FF0000"/>
          <w:vertAlign w:val="superscript"/>
        </w:rPr>
        <w:t>33-34</w:t>
      </w:r>
      <w:r w:rsidR="009A3EF0" w:rsidRPr="006E052D">
        <w:rPr>
          <w:color w:val="FF0000"/>
        </w:rPr>
        <w:fldChar w:fldCharType="end"/>
      </w:r>
      <w:r w:rsidR="00F12283" w:rsidRPr="006E052D">
        <w:rPr>
          <w:color w:val="FF0000"/>
        </w:rPr>
        <w:t>.</w:t>
      </w:r>
      <w:r w:rsidR="00063A87" w:rsidRPr="006E052D">
        <w:rPr>
          <w:color w:val="FF0000"/>
        </w:rPr>
        <w:t xml:space="preserve"> </w:t>
      </w:r>
      <w:r w:rsidR="00063A87">
        <w:t xml:space="preserve">The first MD calculations were performed in the microcanonical (NVE) ensemble, where total energy, number of particles and volume are fixed. </w:t>
      </w:r>
      <w:r w:rsidR="0019484C">
        <w:t xml:space="preserve">However, in experiments it is often the temperature that is fixed, not the energy. </w:t>
      </w:r>
      <w:r w:rsidR="00924811">
        <w:t xml:space="preserve">In general, the choice of the ensemble depends on the thermodynamic quantities that need to be determined. </w:t>
      </w:r>
      <w:r w:rsidR="00063A87">
        <w:t>Nowadays t</w:t>
      </w:r>
      <w:r w:rsidR="00F538DF">
        <w:t xml:space="preserve">here are </w:t>
      </w:r>
      <w:r w:rsidR="00063A87">
        <w:t xml:space="preserve">many </w:t>
      </w:r>
      <w:r w:rsidR="006C50A9">
        <w:t xml:space="preserve">thermodynamic </w:t>
      </w:r>
      <w:r w:rsidR="00F538DF">
        <w:t xml:space="preserve">ensembles in which the simulation can be performed. The most convenient for a comparison with experiments are </w:t>
      </w:r>
      <w:r w:rsidR="00063A87">
        <w:t>the canonical (</w:t>
      </w:r>
      <w:r w:rsidR="00F538DF">
        <w:t>NVT</w:t>
      </w:r>
      <w:r w:rsidR="00063A87">
        <w:t>)</w:t>
      </w:r>
      <w:r w:rsidR="00F538DF">
        <w:t xml:space="preserve">, with fixed number of molecules, volume and temperature, or </w:t>
      </w:r>
      <w:r w:rsidR="00063A87">
        <w:t>the isothermal-isobaric (</w:t>
      </w:r>
      <w:proofErr w:type="spellStart"/>
      <w:r w:rsidR="00F538DF">
        <w:t>NpT</w:t>
      </w:r>
      <w:proofErr w:type="spellEnd"/>
      <w:r w:rsidR="00063A87">
        <w:t>)</w:t>
      </w:r>
      <w:r w:rsidR="00F538DF">
        <w:t>, with fixed number of molecules and temperature, but where the volume can fluctuate.</w:t>
      </w:r>
      <w:r w:rsidR="00063A87">
        <w:t xml:space="preserve"> </w:t>
      </w:r>
      <w:proofErr w:type="gramStart"/>
      <w:r w:rsidR="00063A87">
        <w:t>In order to</w:t>
      </w:r>
      <w:proofErr w:type="gramEnd"/>
      <w:r w:rsidR="00063A87">
        <w:t xml:space="preserve"> have a fixed average temperature, some control of the kinetic energy of the atoms is needed. Various thermostats</w:t>
      </w:r>
      <w:r w:rsidR="0019484C">
        <w:t>, which differ by speed and robustness,</w:t>
      </w:r>
      <w:r w:rsidR="00063A87">
        <w:t xml:space="preserve"> are </w:t>
      </w:r>
      <w:r w:rsidR="0019484C">
        <w:t>implemented in every MD code</w:t>
      </w:r>
      <w:r w:rsidR="00063A87">
        <w:t xml:space="preserve">. In this thesis, Nose’-Hoover thermostat was used, </w:t>
      </w:r>
      <w:r w:rsidR="0019484C">
        <w:t xml:space="preserve">where the system is connected to a heat bath. The pressure is also controlled in simulations by means of a barostat. </w:t>
      </w:r>
      <w:r w:rsidR="00924811">
        <w:t xml:space="preserve">The most commonly used is the one developed by </w:t>
      </w:r>
      <w:proofErr w:type="spellStart"/>
      <w:r w:rsidR="00924811">
        <w:t>Martyna</w:t>
      </w:r>
      <w:proofErr w:type="spellEnd"/>
      <w:r w:rsidR="00924811">
        <w:t xml:space="preserve">, Tobias, and Klein (MTK) </w:t>
      </w:r>
      <w:r w:rsidR="00924811">
        <w:fldChar w:fldCharType="begin"/>
      </w:r>
      <w:r w:rsidR="0092476B">
        <w:instrText xml:space="preserve"> ADDIN EN.CITE &lt;EndNote&gt;&lt;Cite&gt;&lt;Author&gt;Martyna&lt;/Author&gt;&lt;Year&gt;1994&lt;/Year&gt;&lt;RecNum&gt;34&lt;/RecNum&gt;&lt;DisplayText&gt;&lt;style face="superscript"&gt;35&lt;/style&gt;&lt;/DisplayText&gt;&lt;record&gt;&lt;rec-number&gt;34&lt;/rec-number&gt;&lt;foreign-keys&gt;&lt;key app="EN" db-id="faffwzrzmpa0wie9ztlxvwdkrp0rvet5sz9x" timestamp="1535469583"&gt;34&lt;/key&gt;&lt;/foreign-keys&gt;&lt;ref-type name="Journal Article"&gt;17&lt;/ref-type&gt;&lt;contributors&gt;&lt;authors&gt;&lt;author&gt;Martyna, Glenn J.&lt;/author&gt;&lt;author&gt;Tobias, Douglas J.&lt;/author&gt;&lt;author&gt;Klein, Michael L.&lt;/author&gt;&lt;/authors&gt;&lt;/contributors&gt;&lt;titles&gt;&lt;title&gt;Constant pressure molecular dynamics algorithms&lt;/title&gt;&lt;secondary-title&gt;The Journal of Chemical Physics&lt;/secondary-title&gt;&lt;/titles&gt;&lt;periodical&gt;&lt;full-title&gt;The Journal of Chemical Physics&lt;/full-title&gt;&lt;/periodical&gt;&lt;pages&gt;4177-4189&lt;/pages&gt;&lt;volume&gt;101&lt;/volume&gt;&lt;number&gt;5&lt;/number&gt;&lt;dates&gt;&lt;year&gt;1994&lt;/year&gt;&lt;pub-dates&gt;&lt;date&gt;1994/09/01&lt;/date&gt;&lt;/pub-dates&gt;&lt;/dates&gt;&lt;publisher&gt;American Institute of Physics&lt;/publisher&gt;&lt;isbn&gt;0021-9606&lt;/isbn&gt;&lt;urls&gt;&lt;related-urls&gt;&lt;url&gt;https://doi.org/10.1063/1.467468&lt;/url&gt;&lt;/related-urls&gt;&lt;/urls&gt;&lt;electronic-resource-num&gt;10.1063/1.467468&lt;/electronic-resource-num&gt;&lt;access-date&gt;2018/08/28&lt;/access-date&gt;&lt;/record&gt;&lt;/Cite&gt;&lt;/EndNote&gt;</w:instrText>
      </w:r>
      <w:r w:rsidR="00924811">
        <w:fldChar w:fldCharType="separate"/>
      </w:r>
      <w:r w:rsidR="0092476B" w:rsidRPr="0092476B">
        <w:rPr>
          <w:noProof/>
          <w:vertAlign w:val="superscript"/>
        </w:rPr>
        <w:t>35</w:t>
      </w:r>
      <w:r w:rsidR="00924811">
        <w:fldChar w:fldCharType="end"/>
      </w:r>
      <w:r w:rsidR="00924811">
        <w:t xml:space="preserve"> </w:t>
      </w:r>
    </w:p>
    <w:p w14:paraId="1EDF0FB0" w14:textId="77777777" w:rsidR="00C76F5A" w:rsidRDefault="00E6580D" w:rsidP="000378C1">
      <w:pPr>
        <w:pStyle w:val="ListParagraph"/>
        <w:numPr>
          <w:ilvl w:val="2"/>
          <w:numId w:val="2"/>
        </w:numPr>
        <w:jc w:val="both"/>
      </w:pPr>
      <w:r w:rsidRPr="00C76F5A">
        <w:rPr>
          <w:b/>
        </w:rPr>
        <w:t xml:space="preserve">Adding solvent in the pores </w:t>
      </w:r>
    </w:p>
    <w:p w14:paraId="6D93C2A7" w14:textId="4912CFFE" w:rsidR="00F00947" w:rsidRPr="00E25191" w:rsidRDefault="00924811" w:rsidP="000378C1">
      <w:pPr>
        <w:jc w:val="both"/>
      </w:pPr>
      <w:r>
        <w:t xml:space="preserve">With the growth in computational time, the new challenge is constituted by modeling the system at operating conditions. Many chemical reactions, especially when performed at mild conditions, involve the presence of a solvent. </w:t>
      </w:r>
      <w:proofErr w:type="gramStart"/>
      <w:r w:rsidR="00C76F5A">
        <w:t>In order to</w:t>
      </w:r>
      <w:proofErr w:type="gramEnd"/>
      <w:r w:rsidR="00C76F5A">
        <w:t xml:space="preserve"> move closer to modeling the system at operating conditions, the solvent in the pores can also be taken into account. This adds a lot of degrees of freedom to the system, and for this reason often an implicit description of the solvent is done, such as in the Periodic Continuum Model (PCM). In the case of the work in this thesis, however, it is necessary to fully model the solvent molecules, as they are actively involved in proton transfers. To do so, the number of solvent molecules that can fit in the unit cell needs to be estimated. Monte Carlo method (MC) is an alternative approach to MD to explore the PES for complex systems. It was initially developed for the calculation of multidimensional integrals and is nowadays largely used in chemistry, especially when dealing with adsorption. In the framework of this thesis, it has been applied in the Gran Canonical ensemble (fixed chemical potential, volume and temperature) to determine the number of solvent molecules that could fill the pores of the m</w:t>
      </w:r>
      <w:r w:rsidR="00E25191">
        <w:t>aterial at standard conditions.</w:t>
      </w:r>
    </w:p>
    <w:p w14:paraId="0C7B8865" w14:textId="71C21AC9" w:rsidR="00712B15" w:rsidRDefault="00712B15">
      <w:pPr>
        <w:rPr>
          <w:b/>
          <w:sz w:val="28"/>
        </w:rPr>
      </w:pPr>
    </w:p>
    <w:p w14:paraId="589F5F73" w14:textId="6EFA1EC6" w:rsidR="0001360D" w:rsidRPr="0001360D" w:rsidRDefault="0001360D" w:rsidP="000378C1">
      <w:pPr>
        <w:jc w:val="both"/>
        <w:rPr>
          <w:b/>
          <w:sz w:val="28"/>
        </w:rPr>
      </w:pPr>
      <w:r w:rsidRPr="0001360D">
        <w:rPr>
          <w:b/>
          <w:sz w:val="28"/>
        </w:rPr>
        <w:t>Bibliography</w:t>
      </w:r>
    </w:p>
    <w:p w14:paraId="2873B0A3" w14:textId="77777777" w:rsidR="0092476B" w:rsidRPr="0092476B" w:rsidRDefault="00F00947" w:rsidP="0092476B">
      <w:pPr>
        <w:pStyle w:val="EndNoteBibliography"/>
        <w:spacing w:after="0"/>
      </w:pPr>
      <w:r>
        <w:rPr>
          <w:b/>
        </w:rPr>
        <w:fldChar w:fldCharType="begin"/>
      </w:r>
      <w:r>
        <w:rPr>
          <w:b/>
        </w:rPr>
        <w:instrText xml:space="preserve"> ADDIN EN.REFLIST </w:instrText>
      </w:r>
      <w:r>
        <w:rPr>
          <w:b/>
        </w:rPr>
        <w:fldChar w:fldCharType="separate"/>
      </w:r>
      <w:r w:rsidR="0092476B" w:rsidRPr="0092476B">
        <w:t>1.</w:t>
      </w:r>
      <w:r w:rsidR="0092476B" w:rsidRPr="0092476B">
        <w:tab/>
        <w:t xml:space="preserve">Allen, M. P.; Tildesley, D. J., </w:t>
      </w:r>
      <w:r w:rsidR="0092476B" w:rsidRPr="0092476B">
        <w:rPr>
          <w:i/>
        </w:rPr>
        <w:t>Computer simulation of liquids</w:t>
      </w:r>
      <w:r w:rsidR="0092476B" w:rsidRPr="0092476B">
        <w:t>. Clarendon Press: 1989; p 385.</w:t>
      </w:r>
    </w:p>
    <w:p w14:paraId="1567F555" w14:textId="77777777" w:rsidR="0092476B" w:rsidRPr="0092476B" w:rsidRDefault="0092476B" w:rsidP="0092476B">
      <w:pPr>
        <w:pStyle w:val="EndNoteBibliography"/>
        <w:spacing w:after="0"/>
      </w:pPr>
      <w:r w:rsidRPr="0092476B">
        <w:t>2.</w:t>
      </w:r>
      <w:r w:rsidRPr="0092476B">
        <w:tab/>
        <w:t xml:space="preserve">De Wispelaere, K.; Vanduyfhuys, L.; Van Speybroeck, V., Chapter 6 - Entropy Contributions to Transition State Modeling. In </w:t>
      </w:r>
      <w:r w:rsidRPr="0092476B">
        <w:rPr>
          <w:i/>
        </w:rPr>
        <w:t>Modelling and Simulation in the Science of Micro- and Meso-Porous Materials</w:t>
      </w:r>
      <w:r w:rsidRPr="0092476B">
        <w:t>, Catlow, C. R. A.; Van Speybroeck, V.; van Santen, R. A., Eds. Elsevier: 2018; pp 189-228.</w:t>
      </w:r>
    </w:p>
    <w:p w14:paraId="16D6DAEF" w14:textId="77777777" w:rsidR="0092476B" w:rsidRPr="0092476B" w:rsidRDefault="0092476B" w:rsidP="0092476B">
      <w:pPr>
        <w:pStyle w:val="EndNoteBibliography"/>
        <w:spacing w:after="0"/>
      </w:pPr>
      <w:r w:rsidRPr="0092476B">
        <w:t>3.</w:t>
      </w:r>
      <w:r w:rsidRPr="0092476B">
        <w:tab/>
        <w:t xml:space="preserve">Allen, M. P.; Tildesley, D. J., </w:t>
      </w:r>
      <w:r w:rsidRPr="0092476B">
        <w:rPr>
          <w:i/>
        </w:rPr>
        <w:t>Computer Simulation of Liquids</w:t>
      </w:r>
      <w:r w:rsidRPr="0092476B">
        <w:t>. Clarendon Press: 1987.</w:t>
      </w:r>
    </w:p>
    <w:p w14:paraId="30D3D9B1" w14:textId="77777777" w:rsidR="0092476B" w:rsidRPr="0092476B" w:rsidRDefault="0092476B" w:rsidP="0092476B">
      <w:pPr>
        <w:pStyle w:val="EndNoteBibliography"/>
        <w:spacing w:after="0"/>
      </w:pPr>
      <w:r w:rsidRPr="0092476B">
        <w:lastRenderedPageBreak/>
        <w:t>4.</w:t>
      </w:r>
      <w:r w:rsidRPr="0092476B">
        <w:tab/>
        <w:t xml:space="preserve">Ewald, P. P., Die Berechnung optischer und elektrostatischer Gitterpotentiale. </w:t>
      </w:r>
      <w:r w:rsidRPr="0092476B">
        <w:rPr>
          <w:i/>
        </w:rPr>
        <w:t xml:space="preserve">Annalen der Physik </w:t>
      </w:r>
      <w:r w:rsidRPr="0092476B">
        <w:rPr>
          <w:b/>
        </w:rPr>
        <w:t>1921,</w:t>
      </w:r>
      <w:r w:rsidRPr="0092476B">
        <w:t xml:space="preserve"> </w:t>
      </w:r>
      <w:r w:rsidRPr="0092476B">
        <w:rPr>
          <w:i/>
        </w:rPr>
        <w:t>369</w:t>
      </w:r>
      <w:r w:rsidRPr="0092476B">
        <w:t xml:space="preserve"> (3), 253-287.</w:t>
      </w:r>
    </w:p>
    <w:p w14:paraId="7DAA33CC" w14:textId="77777777" w:rsidR="0092476B" w:rsidRPr="0092476B" w:rsidRDefault="0092476B" w:rsidP="0092476B">
      <w:pPr>
        <w:pStyle w:val="EndNoteBibliography"/>
        <w:spacing w:after="0"/>
      </w:pPr>
      <w:r w:rsidRPr="0092476B">
        <w:t>5.</w:t>
      </w:r>
      <w:r w:rsidRPr="0092476B">
        <w:tab/>
        <w:t xml:space="preserve">Cavka, J. H.; Jakobsen, S.; Olsbye, U.; Guillou, N.; Lamberti, C.; Bordiga, S.; Lillerud, K. P., A New Zirconium Inorganic Building Brick Forming Metal Organic Frameworks with Exceptional Stability. </w:t>
      </w:r>
      <w:r w:rsidRPr="0092476B">
        <w:rPr>
          <w:i/>
        </w:rPr>
        <w:t xml:space="preserve">Journal of the American Chemical Society </w:t>
      </w:r>
      <w:r w:rsidRPr="0092476B">
        <w:rPr>
          <w:b/>
        </w:rPr>
        <w:t>2008,</w:t>
      </w:r>
      <w:r w:rsidRPr="0092476B">
        <w:t xml:space="preserve"> </w:t>
      </w:r>
      <w:r w:rsidRPr="0092476B">
        <w:rPr>
          <w:i/>
        </w:rPr>
        <w:t>130</w:t>
      </w:r>
      <w:r w:rsidRPr="0092476B">
        <w:t xml:space="preserve"> (42), 13850-13851.</w:t>
      </w:r>
    </w:p>
    <w:p w14:paraId="7CD557DF" w14:textId="77777777" w:rsidR="0092476B" w:rsidRPr="0092476B" w:rsidRDefault="0092476B" w:rsidP="0092476B">
      <w:pPr>
        <w:pStyle w:val="EndNoteBibliography"/>
        <w:spacing w:after="0"/>
      </w:pPr>
      <w:r w:rsidRPr="0092476B">
        <w:t>6.</w:t>
      </w:r>
      <w:r w:rsidRPr="0092476B">
        <w:tab/>
        <w:t xml:space="preserve">Rogge, S. M. J.; Wieme, J.; Vanduyfhuys, L.; Vandenbrande, S.; Maurin, G.; Verstraelen, T.; Waroquier, M.; Van Speybroeck, V., Thermodynamic Insight in the High-Pressure Behavior of UiO-66: Effect of Linker Defects and Linker Expansion. </w:t>
      </w:r>
      <w:r w:rsidRPr="0092476B">
        <w:rPr>
          <w:i/>
        </w:rPr>
        <w:t xml:space="preserve">Chemistry of Materials </w:t>
      </w:r>
      <w:r w:rsidRPr="0092476B">
        <w:rPr>
          <w:b/>
        </w:rPr>
        <w:t>2016,</w:t>
      </w:r>
      <w:r w:rsidRPr="0092476B">
        <w:t xml:space="preserve"> </w:t>
      </w:r>
      <w:r w:rsidRPr="0092476B">
        <w:rPr>
          <w:i/>
        </w:rPr>
        <w:t>28</w:t>
      </w:r>
      <w:r w:rsidRPr="0092476B">
        <w:t xml:space="preserve"> (16), 5721-5732.</w:t>
      </w:r>
    </w:p>
    <w:p w14:paraId="4AF81017" w14:textId="77777777" w:rsidR="0092476B" w:rsidRPr="0092476B" w:rsidRDefault="0092476B" w:rsidP="0092476B">
      <w:pPr>
        <w:pStyle w:val="EndNoteBibliography"/>
        <w:spacing w:after="0"/>
      </w:pPr>
      <w:r w:rsidRPr="0092476B">
        <w:t>7.</w:t>
      </w:r>
      <w:r w:rsidRPr="0092476B">
        <w:tab/>
        <w:t xml:space="preserve">Born, M.; Oppenheimer, R., Zur Quantentheorie der Molekeln. </w:t>
      </w:r>
      <w:r w:rsidRPr="0092476B">
        <w:rPr>
          <w:i/>
        </w:rPr>
        <w:t xml:space="preserve">Annalen der Physik </w:t>
      </w:r>
      <w:r w:rsidRPr="0092476B">
        <w:rPr>
          <w:b/>
        </w:rPr>
        <w:t>1927,</w:t>
      </w:r>
      <w:r w:rsidRPr="0092476B">
        <w:t xml:space="preserve"> </w:t>
      </w:r>
      <w:r w:rsidRPr="0092476B">
        <w:rPr>
          <w:i/>
        </w:rPr>
        <w:t>389</w:t>
      </w:r>
      <w:r w:rsidRPr="0092476B">
        <w:t xml:space="preserve"> (20), 457-484.</w:t>
      </w:r>
    </w:p>
    <w:p w14:paraId="5E375C67" w14:textId="77777777" w:rsidR="0092476B" w:rsidRPr="0092476B" w:rsidRDefault="0092476B" w:rsidP="0092476B">
      <w:pPr>
        <w:pStyle w:val="EndNoteBibliography"/>
        <w:spacing w:after="0"/>
      </w:pPr>
      <w:r w:rsidRPr="0092476B">
        <w:t>8.</w:t>
      </w:r>
      <w:r w:rsidRPr="0092476B">
        <w:tab/>
        <w:t xml:space="preserve">Ceriotti, M.; Fang, W.; Kusalik, P. G.; McKenzie, R. H.; Michaelides, A.; Morales, M. A.; Markland, T. E., Nuclear Quantum Effects in Water and Aqueous Systems: Experiment, Theory, and Current Challenges. </w:t>
      </w:r>
      <w:r w:rsidRPr="0092476B">
        <w:rPr>
          <w:i/>
        </w:rPr>
        <w:t xml:space="preserve">Chemical Reviews </w:t>
      </w:r>
      <w:r w:rsidRPr="0092476B">
        <w:rPr>
          <w:b/>
        </w:rPr>
        <w:t>2016,</w:t>
      </w:r>
      <w:r w:rsidRPr="0092476B">
        <w:t xml:space="preserve"> </w:t>
      </w:r>
      <w:r w:rsidRPr="0092476B">
        <w:rPr>
          <w:i/>
        </w:rPr>
        <w:t>116</w:t>
      </w:r>
      <w:r w:rsidRPr="0092476B">
        <w:t xml:space="preserve"> (13), 7529-7550.</w:t>
      </w:r>
    </w:p>
    <w:p w14:paraId="6D4B7DFD" w14:textId="77777777" w:rsidR="0092476B" w:rsidRPr="0092476B" w:rsidRDefault="0092476B" w:rsidP="0092476B">
      <w:pPr>
        <w:pStyle w:val="EndNoteBibliography"/>
        <w:spacing w:after="0"/>
      </w:pPr>
      <w:r w:rsidRPr="0092476B">
        <w:t>9.</w:t>
      </w:r>
      <w:r w:rsidRPr="0092476B">
        <w:tab/>
        <w:t xml:space="preserve">van Duin, A. C. T.; Dasgupta, S.; Lorant, F.; Goddard, W. A., ReaxFF:  A Reactive Force Field for Hydrocarbons. </w:t>
      </w:r>
      <w:r w:rsidRPr="0092476B">
        <w:rPr>
          <w:i/>
        </w:rPr>
        <w:t xml:space="preserve">The Journal of Physical Chemistry A </w:t>
      </w:r>
      <w:r w:rsidRPr="0092476B">
        <w:rPr>
          <w:b/>
        </w:rPr>
        <w:t>2001,</w:t>
      </w:r>
      <w:r w:rsidRPr="0092476B">
        <w:t xml:space="preserve"> </w:t>
      </w:r>
      <w:r w:rsidRPr="0092476B">
        <w:rPr>
          <w:i/>
        </w:rPr>
        <w:t>105</w:t>
      </w:r>
      <w:r w:rsidRPr="0092476B">
        <w:t xml:space="preserve"> (41), 9396-9409.</w:t>
      </w:r>
    </w:p>
    <w:p w14:paraId="7A5B39BD" w14:textId="77777777" w:rsidR="0092476B" w:rsidRPr="0092476B" w:rsidRDefault="0092476B" w:rsidP="0092476B">
      <w:pPr>
        <w:pStyle w:val="EndNoteBibliography"/>
        <w:spacing w:after="0"/>
      </w:pPr>
      <w:r w:rsidRPr="0092476B">
        <w:t>10.</w:t>
      </w:r>
      <w:r w:rsidRPr="0092476B">
        <w:tab/>
        <w:t xml:space="preserve">Thomas, L. H., The calculation of atomic fields. </w:t>
      </w:r>
      <w:r w:rsidRPr="0092476B">
        <w:rPr>
          <w:i/>
        </w:rPr>
        <w:t xml:space="preserve">Mathematical Proceedings of the Cambridge Philosophical Society </w:t>
      </w:r>
      <w:r w:rsidRPr="0092476B">
        <w:rPr>
          <w:b/>
        </w:rPr>
        <w:t>2008,</w:t>
      </w:r>
      <w:r w:rsidRPr="0092476B">
        <w:t xml:space="preserve"> </w:t>
      </w:r>
      <w:r w:rsidRPr="0092476B">
        <w:rPr>
          <w:i/>
        </w:rPr>
        <w:t>23</w:t>
      </w:r>
      <w:r w:rsidRPr="0092476B">
        <w:t xml:space="preserve"> (5), 542-548.</w:t>
      </w:r>
    </w:p>
    <w:p w14:paraId="77323908" w14:textId="77777777" w:rsidR="0092476B" w:rsidRPr="0092476B" w:rsidRDefault="0092476B" w:rsidP="0092476B">
      <w:pPr>
        <w:pStyle w:val="EndNoteBibliography"/>
        <w:spacing w:after="0"/>
      </w:pPr>
      <w:r w:rsidRPr="0092476B">
        <w:t>11.</w:t>
      </w:r>
      <w:r w:rsidRPr="0092476B">
        <w:tab/>
        <w:t xml:space="preserve">Fermi, E., Eine statistische Methode zur Bestimmung einiger Eigenschaften des Atoms und ihre Anwendung auf die Theorie des periodischen Systems der Elemente. </w:t>
      </w:r>
      <w:r w:rsidRPr="0092476B">
        <w:rPr>
          <w:i/>
        </w:rPr>
        <w:t xml:space="preserve">Zeitschrift für Physik </w:t>
      </w:r>
      <w:r w:rsidRPr="0092476B">
        <w:rPr>
          <w:b/>
        </w:rPr>
        <w:t>1928,</w:t>
      </w:r>
      <w:r w:rsidRPr="0092476B">
        <w:t xml:space="preserve"> </w:t>
      </w:r>
      <w:r w:rsidRPr="0092476B">
        <w:rPr>
          <w:i/>
        </w:rPr>
        <w:t>48</w:t>
      </w:r>
      <w:r w:rsidRPr="0092476B">
        <w:t xml:space="preserve"> (1), 73-79.</w:t>
      </w:r>
    </w:p>
    <w:p w14:paraId="39586E10" w14:textId="77777777" w:rsidR="0092476B" w:rsidRPr="0092476B" w:rsidRDefault="0092476B" w:rsidP="0092476B">
      <w:pPr>
        <w:pStyle w:val="EndNoteBibliography"/>
        <w:spacing w:after="0"/>
      </w:pPr>
      <w:r w:rsidRPr="0092476B">
        <w:t>12.</w:t>
      </w:r>
      <w:r w:rsidRPr="0092476B">
        <w:tab/>
        <w:t xml:space="preserve">Hohenberg, P.; Kohn, W., Inhomogeneous Electron Gas. </w:t>
      </w:r>
      <w:r w:rsidRPr="0092476B">
        <w:rPr>
          <w:i/>
        </w:rPr>
        <w:t xml:space="preserve">Physical Review </w:t>
      </w:r>
      <w:r w:rsidRPr="0092476B">
        <w:rPr>
          <w:b/>
        </w:rPr>
        <w:t>1964,</w:t>
      </w:r>
      <w:r w:rsidRPr="0092476B">
        <w:t xml:space="preserve"> </w:t>
      </w:r>
      <w:r w:rsidRPr="0092476B">
        <w:rPr>
          <w:i/>
        </w:rPr>
        <w:t>136</w:t>
      </w:r>
      <w:r w:rsidRPr="0092476B">
        <w:t xml:space="preserve"> (3B), B864-B871.</w:t>
      </w:r>
    </w:p>
    <w:p w14:paraId="11F95883" w14:textId="77777777" w:rsidR="0092476B" w:rsidRPr="0092476B" w:rsidRDefault="0092476B" w:rsidP="0092476B">
      <w:pPr>
        <w:pStyle w:val="EndNoteBibliography"/>
        <w:spacing w:after="0"/>
      </w:pPr>
      <w:r w:rsidRPr="0092476B">
        <w:t>13.</w:t>
      </w:r>
      <w:r w:rsidRPr="0092476B">
        <w:tab/>
        <w:t xml:space="preserve">Kohn, W.; Sham, L. J., Self-Consistent Equations Including Exchange and Correlation Effects. </w:t>
      </w:r>
      <w:r w:rsidRPr="0092476B">
        <w:rPr>
          <w:i/>
        </w:rPr>
        <w:t xml:space="preserve">Physical Review </w:t>
      </w:r>
      <w:r w:rsidRPr="0092476B">
        <w:rPr>
          <w:b/>
        </w:rPr>
        <w:t>1965,</w:t>
      </w:r>
      <w:r w:rsidRPr="0092476B">
        <w:t xml:space="preserve"> </w:t>
      </w:r>
      <w:r w:rsidRPr="0092476B">
        <w:rPr>
          <w:i/>
        </w:rPr>
        <w:t>140</w:t>
      </w:r>
      <w:r w:rsidRPr="0092476B">
        <w:t xml:space="preserve"> (4A), A1133-A1138.</w:t>
      </w:r>
    </w:p>
    <w:p w14:paraId="58FE8D1C" w14:textId="77777777" w:rsidR="0092476B" w:rsidRPr="0092476B" w:rsidRDefault="0092476B" w:rsidP="0092476B">
      <w:pPr>
        <w:pStyle w:val="EndNoteBibliography"/>
        <w:spacing w:after="0"/>
      </w:pPr>
      <w:r w:rsidRPr="0092476B">
        <w:t>14.</w:t>
      </w:r>
      <w:r w:rsidRPr="0092476B">
        <w:tab/>
        <w:t xml:space="preserve">Vosko, S. H.; Wilk, L.; Nusair, M., Accurate spin-dependent electron liquid correlation energies for local spin density calculations: a critical analysis. </w:t>
      </w:r>
      <w:r w:rsidRPr="0092476B">
        <w:rPr>
          <w:i/>
        </w:rPr>
        <w:t xml:space="preserve">Canadian Journal of Physics </w:t>
      </w:r>
      <w:r w:rsidRPr="0092476B">
        <w:rPr>
          <w:b/>
        </w:rPr>
        <w:t>1980,</w:t>
      </w:r>
      <w:r w:rsidRPr="0092476B">
        <w:t xml:space="preserve"> </w:t>
      </w:r>
      <w:r w:rsidRPr="0092476B">
        <w:rPr>
          <w:i/>
        </w:rPr>
        <w:t>58</w:t>
      </w:r>
      <w:r w:rsidRPr="0092476B">
        <w:t xml:space="preserve"> (8), 1200-1211.</w:t>
      </w:r>
    </w:p>
    <w:p w14:paraId="1B0052A4" w14:textId="77777777" w:rsidR="0092476B" w:rsidRPr="0092476B" w:rsidRDefault="0092476B" w:rsidP="0092476B">
      <w:pPr>
        <w:pStyle w:val="EndNoteBibliography"/>
        <w:spacing w:after="0"/>
      </w:pPr>
      <w:r w:rsidRPr="0092476B">
        <w:t>15.</w:t>
      </w:r>
      <w:r w:rsidRPr="0092476B">
        <w:tab/>
        <w:t xml:space="preserve">Becke, A. D., Density-functional exchange-energy approximation with correct asymptotic behavior. </w:t>
      </w:r>
      <w:r w:rsidRPr="0092476B">
        <w:rPr>
          <w:i/>
        </w:rPr>
        <w:t xml:space="preserve">Physical Review A </w:t>
      </w:r>
      <w:r w:rsidRPr="0092476B">
        <w:rPr>
          <w:b/>
        </w:rPr>
        <w:t>1988,</w:t>
      </w:r>
      <w:r w:rsidRPr="0092476B">
        <w:t xml:space="preserve"> </w:t>
      </w:r>
      <w:r w:rsidRPr="0092476B">
        <w:rPr>
          <w:i/>
        </w:rPr>
        <w:t>38</w:t>
      </w:r>
      <w:r w:rsidRPr="0092476B">
        <w:t xml:space="preserve"> (6), 3098-3100.</w:t>
      </w:r>
    </w:p>
    <w:p w14:paraId="717970E4" w14:textId="77777777" w:rsidR="0092476B" w:rsidRPr="0092476B" w:rsidRDefault="0092476B" w:rsidP="0092476B">
      <w:pPr>
        <w:pStyle w:val="EndNoteBibliography"/>
        <w:spacing w:after="0"/>
      </w:pPr>
      <w:r w:rsidRPr="0092476B">
        <w:t>16.</w:t>
      </w:r>
      <w:r w:rsidRPr="0092476B">
        <w:tab/>
        <w:t xml:space="preserve">Lee, C.; Yang, W.; Parr, R. G., Development of the Colle-Salvetti correlation-energy formula into a functional of the electron density. </w:t>
      </w:r>
      <w:r w:rsidRPr="0092476B">
        <w:rPr>
          <w:i/>
        </w:rPr>
        <w:t xml:space="preserve">Physical Review B </w:t>
      </w:r>
      <w:r w:rsidRPr="0092476B">
        <w:rPr>
          <w:b/>
        </w:rPr>
        <w:t>1988,</w:t>
      </w:r>
      <w:r w:rsidRPr="0092476B">
        <w:t xml:space="preserve"> </w:t>
      </w:r>
      <w:r w:rsidRPr="0092476B">
        <w:rPr>
          <w:i/>
        </w:rPr>
        <w:t>37</w:t>
      </w:r>
      <w:r w:rsidRPr="0092476B">
        <w:t xml:space="preserve"> (2), 785-789.</w:t>
      </w:r>
    </w:p>
    <w:p w14:paraId="4959CDB9" w14:textId="77777777" w:rsidR="0092476B" w:rsidRPr="0092476B" w:rsidRDefault="0092476B" w:rsidP="0092476B">
      <w:pPr>
        <w:pStyle w:val="EndNoteBibliography"/>
        <w:spacing w:after="0"/>
      </w:pPr>
      <w:r w:rsidRPr="0092476B">
        <w:t>17.</w:t>
      </w:r>
      <w:r w:rsidRPr="0092476B">
        <w:tab/>
        <w:t xml:space="preserve">Perdew, J. P.; Burke, K.; Ernzerhof, M., Generalized Gradient Approximation Made Simple. </w:t>
      </w:r>
      <w:r w:rsidRPr="0092476B">
        <w:rPr>
          <w:i/>
        </w:rPr>
        <w:t xml:space="preserve">Physical Review Letters </w:t>
      </w:r>
      <w:r w:rsidRPr="0092476B">
        <w:rPr>
          <w:b/>
        </w:rPr>
        <w:t>1996,</w:t>
      </w:r>
      <w:r w:rsidRPr="0092476B">
        <w:t xml:space="preserve"> </w:t>
      </w:r>
      <w:r w:rsidRPr="0092476B">
        <w:rPr>
          <w:i/>
        </w:rPr>
        <w:t>77</w:t>
      </w:r>
      <w:r w:rsidRPr="0092476B">
        <w:t xml:space="preserve"> (18), 3865.</w:t>
      </w:r>
    </w:p>
    <w:p w14:paraId="1F22DF78" w14:textId="77777777" w:rsidR="0092476B" w:rsidRPr="0092476B" w:rsidRDefault="0092476B" w:rsidP="0092476B">
      <w:pPr>
        <w:pStyle w:val="EndNoteBibliography"/>
        <w:spacing w:after="0"/>
      </w:pPr>
      <w:r w:rsidRPr="0092476B">
        <w:t>18.</w:t>
      </w:r>
      <w:r w:rsidRPr="0092476B">
        <w:tab/>
        <w:t xml:space="preserve">Perdew, J. P.; Burke, K.; Ernzerhof, M., Generalized Gradient Approximation Made Simple [Phys. Rev. Lett. 77, 3865 (1996)]. </w:t>
      </w:r>
      <w:r w:rsidRPr="0092476B">
        <w:rPr>
          <w:i/>
        </w:rPr>
        <w:t xml:space="preserve">Physical Review Letters </w:t>
      </w:r>
      <w:r w:rsidRPr="0092476B">
        <w:rPr>
          <w:b/>
        </w:rPr>
        <w:t>1997,</w:t>
      </w:r>
      <w:r w:rsidRPr="0092476B">
        <w:t xml:space="preserve"> </w:t>
      </w:r>
      <w:r w:rsidRPr="0092476B">
        <w:rPr>
          <w:i/>
        </w:rPr>
        <w:t>78</w:t>
      </w:r>
      <w:r w:rsidRPr="0092476B">
        <w:t xml:space="preserve"> (7), 1396.</w:t>
      </w:r>
    </w:p>
    <w:p w14:paraId="179492CC" w14:textId="77777777" w:rsidR="0092476B" w:rsidRPr="0092476B" w:rsidRDefault="0092476B" w:rsidP="0092476B">
      <w:pPr>
        <w:pStyle w:val="EndNoteBibliography"/>
        <w:spacing w:after="0"/>
      </w:pPr>
      <w:r w:rsidRPr="0092476B">
        <w:t>19.</w:t>
      </w:r>
      <w:r w:rsidRPr="0092476B">
        <w:tab/>
        <w:t xml:space="preserve">Becke, A. D., DENSITY-FUNCTIONAL THERMOCHEMISTRY .3. THE ROLE OF EXACT EXCHANGE. </w:t>
      </w:r>
      <w:r w:rsidRPr="0092476B">
        <w:rPr>
          <w:i/>
        </w:rPr>
        <w:t xml:space="preserve">J Chem Phys </w:t>
      </w:r>
      <w:r w:rsidRPr="0092476B">
        <w:rPr>
          <w:b/>
        </w:rPr>
        <w:t>1993,</w:t>
      </w:r>
      <w:r w:rsidRPr="0092476B">
        <w:t xml:space="preserve"> </w:t>
      </w:r>
      <w:r w:rsidRPr="0092476B">
        <w:rPr>
          <w:i/>
        </w:rPr>
        <w:t>98</w:t>
      </w:r>
      <w:r w:rsidRPr="0092476B">
        <w:t xml:space="preserve"> (7), 5648-5652.</w:t>
      </w:r>
    </w:p>
    <w:p w14:paraId="3650479F" w14:textId="77777777" w:rsidR="0092476B" w:rsidRPr="0092476B" w:rsidRDefault="0092476B" w:rsidP="0092476B">
      <w:pPr>
        <w:pStyle w:val="EndNoteBibliography"/>
        <w:spacing w:after="0"/>
      </w:pPr>
      <w:r w:rsidRPr="0092476B">
        <w:t>20.</w:t>
      </w:r>
      <w:r w:rsidRPr="0092476B">
        <w:tab/>
        <w:t xml:space="preserve">Adamo, C.; Barone, V., Toward reliable density functional methods without adjustable parameters: The PBE0 model. </w:t>
      </w:r>
      <w:r w:rsidRPr="0092476B">
        <w:rPr>
          <w:i/>
        </w:rPr>
        <w:t xml:space="preserve">The Journal of Chemical Physics </w:t>
      </w:r>
      <w:r w:rsidRPr="0092476B">
        <w:rPr>
          <w:b/>
        </w:rPr>
        <w:t>1999,</w:t>
      </w:r>
      <w:r w:rsidRPr="0092476B">
        <w:t xml:space="preserve"> </w:t>
      </w:r>
      <w:r w:rsidRPr="0092476B">
        <w:rPr>
          <w:i/>
        </w:rPr>
        <w:t>110</w:t>
      </w:r>
      <w:r w:rsidRPr="0092476B">
        <w:t xml:space="preserve"> (13), 6158-6170.</w:t>
      </w:r>
    </w:p>
    <w:p w14:paraId="278C8A95" w14:textId="77777777" w:rsidR="0092476B" w:rsidRPr="0092476B" w:rsidRDefault="0092476B" w:rsidP="0092476B">
      <w:pPr>
        <w:pStyle w:val="EndNoteBibliography"/>
        <w:spacing w:after="0"/>
      </w:pPr>
      <w:r w:rsidRPr="0092476B">
        <w:t>21.</w:t>
      </w:r>
      <w:r w:rsidRPr="0092476B">
        <w:tab/>
        <w:t xml:space="preserve">Grimme, S.; Antony, J.; Ehrlich, S.; Krieg, H., A consistent and accurate ab initio parametrization of density functional dispersion correction (DFT-D) for the 94 elements H-Pu. </w:t>
      </w:r>
      <w:r w:rsidRPr="0092476B">
        <w:rPr>
          <w:i/>
        </w:rPr>
        <w:t xml:space="preserve">J Chem Phys </w:t>
      </w:r>
      <w:r w:rsidRPr="0092476B">
        <w:rPr>
          <w:b/>
        </w:rPr>
        <w:t>2010,</w:t>
      </w:r>
      <w:r w:rsidRPr="0092476B">
        <w:t xml:space="preserve"> </w:t>
      </w:r>
      <w:r w:rsidRPr="0092476B">
        <w:rPr>
          <w:i/>
        </w:rPr>
        <w:t>132</w:t>
      </w:r>
      <w:r w:rsidRPr="0092476B">
        <w:t xml:space="preserve"> (15).</w:t>
      </w:r>
    </w:p>
    <w:p w14:paraId="5A441F85" w14:textId="77777777" w:rsidR="0092476B" w:rsidRPr="0092476B" w:rsidRDefault="0092476B" w:rsidP="0092476B">
      <w:pPr>
        <w:pStyle w:val="EndNoteBibliography"/>
        <w:spacing w:after="0"/>
      </w:pPr>
      <w:r w:rsidRPr="0092476B">
        <w:t>22.</w:t>
      </w:r>
      <w:r w:rsidRPr="0092476B">
        <w:tab/>
        <w:t xml:space="preserve">Tomáš, B.; Sébastien, L.; Tim, G.; János, G. Á., Many-body dispersion corrections for periodic systems: an efficient reciprocal space implementation. </w:t>
      </w:r>
      <w:r w:rsidRPr="0092476B">
        <w:rPr>
          <w:i/>
        </w:rPr>
        <w:t xml:space="preserve">Journal of Physics: Condensed Matter </w:t>
      </w:r>
      <w:r w:rsidRPr="0092476B">
        <w:rPr>
          <w:b/>
        </w:rPr>
        <w:t>2016,</w:t>
      </w:r>
      <w:r w:rsidRPr="0092476B">
        <w:t xml:space="preserve"> </w:t>
      </w:r>
      <w:r w:rsidRPr="0092476B">
        <w:rPr>
          <w:i/>
        </w:rPr>
        <w:t>28</w:t>
      </w:r>
      <w:r w:rsidRPr="0092476B">
        <w:t xml:space="preserve"> (4), 045201.</w:t>
      </w:r>
    </w:p>
    <w:p w14:paraId="21C26FE9" w14:textId="77777777" w:rsidR="0092476B" w:rsidRPr="0092476B" w:rsidRDefault="0092476B" w:rsidP="0092476B">
      <w:pPr>
        <w:pStyle w:val="EndNoteBibliography"/>
        <w:spacing w:after="0"/>
      </w:pPr>
      <w:r w:rsidRPr="0092476B">
        <w:t>23.</w:t>
      </w:r>
      <w:r w:rsidRPr="0092476B">
        <w:tab/>
        <w:t xml:space="preserve">Ambrosetti, A.; Reilly, A. M.; DiStasio, R. A.; Tkatchenko, A., Long-range correlation energy calculated from coupled atomic response functions. </w:t>
      </w:r>
      <w:r w:rsidRPr="0092476B">
        <w:rPr>
          <w:i/>
        </w:rPr>
        <w:t xml:space="preserve">The Journal of Chemical Physics </w:t>
      </w:r>
      <w:r w:rsidRPr="0092476B">
        <w:rPr>
          <w:b/>
        </w:rPr>
        <w:t>2014,</w:t>
      </w:r>
      <w:r w:rsidRPr="0092476B">
        <w:t xml:space="preserve"> </w:t>
      </w:r>
      <w:r w:rsidRPr="0092476B">
        <w:rPr>
          <w:i/>
        </w:rPr>
        <w:t>140</w:t>
      </w:r>
      <w:r w:rsidRPr="0092476B">
        <w:t xml:space="preserve"> (18), 18A508.</w:t>
      </w:r>
    </w:p>
    <w:p w14:paraId="40F291F3" w14:textId="77777777" w:rsidR="0092476B" w:rsidRPr="0092476B" w:rsidRDefault="0092476B" w:rsidP="0092476B">
      <w:pPr>
        <w:pStyle w:val="EndNoteBibliography"/>
        <w:spacing w:after="0"/>
      </w:pPr>
      <w:r w:rsidRPr="0092476B">
        <w:lastRenderedPageBreak/>
        <w:t>24.</w:t>
      </w:r>
      <w:r w:rsidRPr="0092476B">
        <w:tab/>
        <w:t xml:space="preserve">Wieme, J. L., K.; Kresse, G.; Van Speybroeck, V., Tuning the balance between dispersion and entropy to design temperature-responsive flexible metal-organic frameworks. </w:t>
      </w:r>
      <w:r w:rsidRPr="0092476B">
        <w:rPr>
          <w:i/>
        </w:rPr>
        <w:t xml:space="preserve">Nature Communications, in revision </w:t>
      </w:r>
      <w:r w:rsidRPr="0092476B">
        <w:rPr>
          <w:b/>
        </w:rPr>
        <w:t>2018</w:t>
      </w:r>
      <w:r w:rsidRPr="0092476B">
        <w:t>.</w:t>
      </w:r>
    </w:p>
    <w:p w14:paraId="1B182D5D" w14:textId="77777777" w:rsidR="0092476B" w:rsidRPr="0092476B" w:rsidRDefault="0092476B" w:rsidP="0092476B">
      <w:pPr>
        <w:pStyle w:val="EndNoteBibliography"/>
        <w:spacing w:after="0"/>
      </w:pPr>
      <w:r w:rsidRPr="0092476B">
        <w:t>25.</w:t>
      </w:r>
      <w:r w:rsidRPr="0092476B">
        <w:tab/>
        <w:t xml:space="preserve">Verstraelen, T.; Van Speybroeck, V.; Waroquier, M., ZEOBUILDER: A GUI toolkit for the construction of complex molecular structures on the nanoscale with building blocks. </w:t>
      </w:r>
      <w:r w:rsidRPr="0092476B">
        <w:rPr>
          <w:i/>
        </w:rPr>
        <w:t xml:space="preserve">Journal of Chemical Information and Modeling </w:t>
      </w:r>
      <w:r w:rsidRPr="0092476B">
        <w:rPr>
          <w:b/>
        </w:rPr>
        <w:t>2008,</w:t>
      </w:r>
      <w:r w:rsidRPr="0092476B">
        <w:t xml:space="preserve"> </w:t>
      </w:r>
      <w:r w:rsidRPr="0092476B">
        <w:rPr>
          <w:i/>
        </w:rPr>
        <w:t>48</w:t>
      </w:r>
      <w:r w:rsidRPr="0092476B">
        <w:t xml:space="preserve"> (7), 1530-1541.</w:t>
      </w:r>
    </w:p>
    <w:p w14:paraId="035F5920" w14:textId="77777777" w:rsidR="0092476B" w:rsidRPr="0092476B" w:rsidRDefault="0092476B" w:rsidP="0092476B">
      <w:pPr>
        <w:pStyle w:val="EndNoteBibliography"/>
        <w:spacing w:after="0"/>
      </w:pPr>
      <w:r w:rsidRPr="0092476B">
        <w:t>26.</w:t>
      </w:r>
      <w:r w:rsidRPr="0092476B">
        <w:tab/>
        <w:t xml:space="preserve">Heyden, A.; Bell, A. T.; Keil, F. J., Efficient methods for finding transition states in chemical reactions: Comparison of improved dimer method and partitioned rational function optimization method. </w:t>
      </w:r>
      <w:r w:rsidRPr="0092476B">
        <w:rPr>
          <w:i/>
        </w:rPr>
        <w:t xml:space="preserve">The Journal of Chemical Physics </w:t>
      </w:r>
      <w:r w:rsidRPr="0092476B">
        <w:rPr>
          <w:b/>
        </w:rPr>
        <w:t>2005,</w:t>
      </w:r>
      <w:r w:rsidRPr="0092476B">
        <w:t xml:space="preserve"> </w:t>
      </w:r>
      <w:r w:rsidRPr="0092476B">
        <w:rPr>
          <w:i/>
        </w:rPr>
        <w:t>123</w:t>
      </w:r>
      <w:r w:rsidRPr="0092476B">
        <w:t xml:space="preserve"> (22), 224101.</w:t>
      </w:r>
    </w:p>
    <w:p w14:paraId="05F38174" w14:textId="77777777" w:rsidR="0092476B" w:rsidRPr="0092476B" w:rsidRDefault="0092476B" w:rsidP="0092476B">
      <w:pPr>
        <w:pStyle w:val="EndNoteBibliography"/>
        <w:spacing w:after="0"/>
      </w:pPr>
      <w:r w:rsidRPr="0092476B">
        <w:t>27.</w:t>
      </w:r>
      <w:r w:rsidRPr="0092476B">
        <w:tab/>
        <w:t xml:space="preserve">Press, W. H.; Teukolsky, S. A.; Vetterling, W. T.; Flannery, B. P., </w:t>
      </w:r>
      <w:r w:rsidRPr="0092476B">
        <w:rPr>
          <w:i/>
        </w:rPr>
        <w:t>Numerical recipes in C (2nd ed.): the art of scientific computing</w:t>
      </w:r>
      <w:r w:rsidRPr="0092476B">
        <w:t>. Cambridge University Press: 1992; p 994.</w:t>
      </w:r>
    </w:p>
    <w:p w14:paraId="2F6B588C" w14:textId="77777777" w:rsidR="0092476B" w:rsidRPr="0092476B" w:rsidRDefault="0092476B" w:rsidP="0092476B">
      <w:pPr>
        <w:pStyle w:val="EndNoteBibliography"/>
        <w:spacing w:after="0"/>
      </w:pPr>
      <w:r w:rsidRPr="0092476B">
        <w:t>28.</w:t>
      </w:r>
      <w:r w:rsidRPr="0092476B">
        <w:tab/>
        <w:t xml:space="preserve">Vanpoucke, D. E. P.; Lejaeghere, K.; Van Speybroeck, V.; Waroquier, M.; Ghysels, A., Mechanical Properties from Periodic Plane Wave Quantum Mechanical Codes: The Challenge of the Flexible Nanoporous MIL-47(V) Framework. </w:t>
      </w:r>
      <w:r w:rsidRPr="0092476B">
        <w:rPr>
          <w:i/>
        </w:rPr>
        <w:t xml:space="preserve">Journal of Physical Chemistry C </w:t>
      </w:r>
      <w:r w:rsidRPr="0092476B">
        <w:rPr>
          <w:b/>
        </w:rPr>
        <w:t>2015,</w:t>
      </w:r>
      <w:r w:rsidRPr="0092476B">
        <w:t xml:space="preserve"> </w:t>
      </w:r>
      <w:r w:rsidRPr="0092476B">
        <w:rPr>
          <w:i/>
        </w:rPr>
        <w:t>119</w:t>
      </w:r>
      <w:r w:rsidRPr="0092476B">
        <w:t xml:space="preserve"> (41), 23752-23766.</w:t>
      </w:r>
    </w:p>
    <w:p w14:paraId="3BC9257D" w14:textId="77777777" w:rsidR="0092476B" w:rsidRPr="0092476B" w:rsidRDefault="0092476B" w:rsidP="0092476B">
      <w:pPr>
        <w:pStyle w:val="EndNoteBibliography"/>
        <w:spacing w:after="0"/>
      </w:pPr>
      <w:r w:rsidRPr="0092476B">
        <w:t>29.</w:t>
      </w:r>
      <w:r w:rsidRPr="0092476B">
        <w:tab/>
        <w:t xml:space="preserve">Ghysels, A.; Verstraelen, T.; Hemelsoet, K.; Waroquier, M.; Van Speybroeck, V., TAMkin: A Versatile Package for Vibrational Analysis and Chemical Kinetics. </w:t>
      </w:r>
      <w:r w:rsidRPr="0092476B">
        <w:rPr>
          <w:i/>
        </w:rPr>
        <w:t xml:space="preserve">Journal of Chemical Information and Modeling </w:t>
      </w:r>
      <w:r w:rsidRPr="0092476B">
        <w:rPr>
          <w:b/>
        </w:rPr>
        <w:t>2010,</w:t>
      </w:r>
      <w:r w:rsidRPr="0092476B">
        <w:t xml:space="preserve"> </w:t>
      </w:r>
      <w:r w:rsidRPr="0092476B">
        <w:rPr>
          <w:i/>
        </w:rPr>
        <w:t>50</w:t>
      </w:r>
      <w:r w:rsidRPr="0092476B">
        <w:t xml:space="preserve"> (9), 1736-1750.</w:t>
      </w:r>
    </w:p>
    <w:p w14:paraId="3D3DC576" w14:textId="77777777" w:rsidR="0092476B" w:rsidRPr="0092476B" w:rsidRDefault="0092476B" w:rsidP="0092476B">
      <w:pPr>
        <w:pStyle w:val="EndNoteBibliography"/>
        <w:spacing w:after="0"/>
      </w:pPr>
      <w:r w:rsidRPr="0092476B">
        <w:t>30.</w:t>
      </w:r>
      <w:r w:rsidRPr="0092476B">
        <w:tab/>
        <w:t xml:space="preserve">Ghysels, A.; Van Neck, D.; Waroquier, M., Cartesian formulation of the mobile block Hessian approach to vibrational analysis in partially optimized systems. </w:t>
      </w:r>
      <w:r w:rsidRPr="0092476B">
        <w:rPr>
          <w:i/>
        </w:rPr>
        <w:t xml:space="preserve">J Chem Phys </w:t>
      </w:r>
      <w:r w:rsidRPr="0092476B">
        <w:rPr>
          <w:b/>
        </w:rPr>
        <w:t>2007,</w:t>
      </w:r>
      <w:r w:rsidRPr="0092476B">
        <w:t xml:space="preserve"> </w:t>
      </w:r>
      <w:r w:rsidRPr="0092476B">
        <w:rPr>
          <w:i/>
        </w:rPr>
        <w:t>127</w:t>
      </w:r>
      <w:r w:rsidRPr="0092476B">
        <w:t xml:space="preserve"> (16).</w:t>
      </w:r>
    </w:p>
    <w:p w14:paraId="401C21A8" w14:textId="77777777" w:rsidR="0092476B" w:rsidRPr="0092476B" w:rsidRDefault="0092476B" w:rsidP="0092476B">
      <w:pPr>
        <w:pStyle w:val="EndNoteBibliography"/>
        <w:spacing w:after="0"/>
      </w:pPr>
      <w:r w:rsidRPr="0092476B">
        <w:t>31.</w:t>
      </w:r>
      <w:r w:rsidRPr="0092476B">
        <w:tab/>
        <w:t xml:space="preserve">Caratelli, C.; Hajek, J.; Cirujano, F. G.; Waroquier, M.; Llabrés i Xamena, F. X.; Van Speybroeck, V., Nature of active sites on UiO-66 and beneficial influence of water in the catalysis of Fischer esterification. </w:t>
      </w:r>
      <w:r w:rsidRPr="0092476B">
        <w:rPr>
          <w:i/>
        </w:rPr>
        <w:t xml:space="preserve">Journal of Catalysis </w:t>
      </w:r>
      <w:r w:rsidRPr="0092476B">
        <w:rPr>
          <w:b/>
        </w:rPr>
        <w:t>2017,</w:t>
      </w:r>
      <w:r w:rsidRPr="0092476B">
        <w:t xml:space="preserve"> </w:t>
      </w:r>
      <w:r w:rsidRPr="0092476B">
        <w:rPr>
          <w:i/>
        </w:rPr>
        <w:t>352</w:t>
      </w:r>
      <w:r w:rsidRPr="0092476B">
        <w:t>, 401-414.</w:t>
      </w:r>
    </w:p>
    <w:p w14:paraId="56EACCF5" w14:textId="77777777" w:rsidR="0092476B" w:rsidRPr="0092476B" w:rsidRDefault="0092476B" w:rsidP="0092476B">
      <w:pPr>
        <w:pStyle w:val="EndNoteBibliography"/>
        <w:spacing w:after="0"/>
      </w:pPr>
      <w:r w:rsidRPr="0092476B">
        <w:t>32.</w:t>
      </w:r>
      <w:r w:rsidRPr="0092476B">
        <w:tab/>
        <w:t xml:space="preserve">Car, R.; Parrinello, M., Unified Approach for Molecular Dynamics and Density-Functional Theory. </w:t>
      </w:r>
      <w:r w:rsidRPr="0092476B">
        <w:rPr>
          <w:i/>
        </w:rPr>
        <w:t xml:space="preserve">Physical Review Letters </w:t>
      </w:r>
      <w:r w:rsidRPr="0092476B">
        <w:rPr>
          <w:b/>
        </w:rPr>
        <w:t>1985,</w:t>
      </w:r>
      <w:r w:rsidRPr="0092476B">
        <w:t xml:space="preserve"> </w:t>
      </w:r>
      <w:r w:rsidRPr="0092476B">
        <w:rPr>
          <w:i/>
        </w:rPr>
        <w:t>55</w:t>
      </w:r>
      <w:r w:rsidRPr="0092476B">
        <w:t xml:space="preserve"> (22), 2471-2474.</w:t>
      </w:r>
    </w:p>
    <w:p w14:paraId="1375EFF2" w14:textId="77777777" w:rsidR="0092476B" w:rsidRPr="0092476B" w:rsidRDefault="0092476B" w:rsidP="0092476B">
      <w:pPr>
        <w:pStyle w:val="EndNoteBibliography"/>
        <w:spacing w:after="0"/>
      </w:pPr>
      <w:r w:rsidRPr="0092476B">
        <w:t>33.</w:t>
      </w:r>
      <w:r w:rsidRPr="0092476B">
        <w:tab/>
        <w:t xml:space="preserve">Ehrenfest, P., Bemerkung über die angenäherte Gültigkeit der klassischen Mechanik innerhalb der Quantenmechanik. </w:t>
      </w:r>
      <w:r w:rsidRPr="0092476B">
        <w:rPr>
          <w:i/>
        </w:rPr>
        <w:t xml:space="preserve">Zeitschrift für Physik </w:t>
      </w:r>
      <w:r w:rsidRPr="0092476B">
        <w:rPr>
          <w:b/>
        </w:rPr>
        <w:t>1927,</w:t>
      </w:r>
      <w:r w:rsidRPr="0092476B">
        <w:t xml:space="preserve"> </w:t>
      </w:r>
      <w:r w:rsidRPr="0092476B">
        <w:rPr>
          <w:i/>
        </w:rPr>
        <w:t>45</w:t>
      </w:r>
      <w:r w:rsidRPr="0092476B">
        <w:t xml:space="preserve"> (7), 455-457.</w:t>
      </w:r>
    </w:p>
    <w:p w14:paraId="6EAEA10D" w14:textId="77777777" w:rsidR="0092476B" w:rsidRPr="0092476B" w:rsidRDefault="0092476B" w:rsidP="0092476B">
      <w:pPr>
        <w:pStyle w:val="EndNoteBibliography"/>
        <w:spacing w:after="0"/>
      </w:pPr>
      <w:r w:rsidRPr="0092476B">
        <w:t>34.</w:t>
      </w:r>
      <w:r w:rsidRPr="0092476B">
        <w:tab/>
        <w:t xml:space="preserve">Marx, D.; Hutter, J., </w:t>
      </w:r>
      <w:r w:rsidRPr="0092476B">
        <w:rPr>
          <w:i/>
        </w:rPr>
        <w:t>Ab Initio Molecular Dynamics: Basic Theory and Advanced Methods</w:t>
      </w:r>
      <w:r w:rsidRPr="0092476B">
        <w:t>. Cambridge University Press: Cambridge, 2009.</w:t>
      </w:r>
    </w:p>
    <w:p w14:paraId="7D1B2948" w14:textId="77777777" w:rsidR="0092476B" w:rsidRPr="0092476B" w:rsidRDefault="0092476B" w:rsidP="0092476B">
      <w:pPr>
        <w:pStyle w:val="EndNoteBibliography"/>
      </w:pPr>
      <w:r w:rsidRPr="0092476B">
        <w:t>35.</w:t>
      </w:r>
      <w:r w:rsidRPr="0092476B">
        <w:tab/>
        <w:t xml:space="preserve">Martyna, G. J.; Tobias, D. J.; Klein, M. L., Constant pressure molecular dynamics algorithms. </w:t>
      </w:r>
      <w:r w:rsidRPr="0092476B">
        <w:rPr>
          <w:i/>
        </w:rPr>
        <w:t xml:space="preserve">The Journal of Chemical Physics </w:t>
      </w:r>
      <w:r w:rsidRPr="0092476B">
        <w:rPr>
          <w:b/>
        </w:rPr>
        <w:t>1994,</w:t>
      </w:r>
      <w:r w:rsidRPr="0092476B">
        <w:t xml:space="preserve"> </w:t>
      </w:r>
      <w:r w:rsidRPr="0092476B">
        <w:rPr>
          <w:i/>
        </w:rPr>
        <w:t>101</w:t>
      </w:r>
      <w:r w:rsidRPr="0092476B">
        <w:t xml:space="preserve"> (5), 4177-4189.</w:t>
      </w:r>
    </w:p>
    <w:p w14:paraId="6588191C" w14:textId="3DAC3045" w:rsidR="005C55C1" w:rsidRPr="000D7992" w:rsidRDefault="00F00947" w:rsidP="000378C1">
      <w:pPr>
        <w:pStyle w:val="EndNoteBibliography"/>
        <w:jc w:val="both"/>
      </w:pPr>
      <w:r>
        <w:fldChar w:fldCharType="end"/>
      </w:r>
    </w:p>
    <w:sectPr w:rsidR="005C55C1" w:rsidRPr="000D79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Veronique Van Speybroeck" w:date="2018-09-06T21:20:00Z" w:initials="VVS">
    <w:p w14:paraId="759DAFB1" w14:textId="77777777" w:rsidR="0039232D" w:rsidRDefault="0039232D">
      <w:pPr>
        <w:pStyle w:val="CommentText"/>
      </w:pPr>
      <w:r>
        <w:rPr>
          <w:rStyle w:val="CommentReference"/>
        </w:rPr>
        <w:annotationRef/>
      </w:r>
      <w:r>
        <w:t>Wouldn’t it be better to show an equation of state for one of your systems?</w:t>
      </w:r>
    </w:p>
  </w:comment>
  <w:comment w:id="8" w:author="Chiara Caratelli" w:date="2018-09-11T14:06:00Z" w:initials="CC">
    <w:p w14:paraId="0191399D" w14:textId="3D126411" w:rsidR="0039232D" w:rsidRDefault="0039232D">
      <w:pPr>
        <w:pStyle w:val="CommentText"/>
      </w:pPr>
      <w:r>
        <w:rPr>
          <w:rStyle w:val="CommentReference"/>
        </w:rPr>
        <w:annotationRef/>
      </w:r>
      <w:r>
        <w:t>This is the EOS we use for UiO-6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9DAFB1" w15:done="0"/>
  <w15:commentEx w15:paraId="0191399D" w15:paraIdParent="759DAF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9DAFB1" w16cid:durableId="1F42446D"/>
  <w16cid:commentId w16cid:paraId="0191399D" w16cid:durableId="1F424A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2625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6A437F1"/>
    <w:multiLevelType w:val="hybridMultilevel"/>
    <w:tmpl w:val="24D8D21C"/>
    <w:lvl w:ilvl="0" w:tplc="C0E83A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D9D0E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onique Van Speybroeck">
    <w15:presenceInfo w15:providerId="None" w15:userId="Veronique Van Speybroeck"/>
  </w15:person>
  <w15:person w15:author="Chiara Caratelli">
    <w15:presenceInfo w15:providerId="Windows Live" w15:userId="2ad01a483c29c6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ffwzrzmpa0wie9ztlxvwdkrp0rvet5sz9x&quot;&gt;thesis&lt;record-ids&gt;&lt;item&gt;1&lt;/item&gt;&lt;item&gt;2&lt;/item&gt;&lt;item&gt;4&lt;/item&gt;&lt;item&gt;5&lt;/item&gt;&lt;item&gt;6&lt;/item&gt;&lt;item&gt;7&lt;/item&gt;&lt;item&gt;8&lt;/item&gt;&lt;item&gt;9&lt;/item&gt;&lt;item&gt;10&lt;/item&gt;&lt;item&gt;11&lt;/item&gt;&lt;item&gt;12&lt;/item&gt;&lt;item&gt;14&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4&lt;/item&gt;&lt;item&gt;35&lt;/item&gt;&lt;item&gt;36&lt;/item&gt;&lt;item&gt;37&lt;/item&gt;&lt;item&gt;40&lt;/item&gt;&lt;item&gt;41&lt;/item&gt;&lt;item&gt;42&lt;/item&gt;&lt;/record-ids&gt;&lt;/item&gt;&lt;/Libraries&gt;"/>
  </w:docVars>
  <w:rsids>
    <w:rsidRoot w:val="00B8620E"/>
    <w:rsid w:val="00001572"/>
    <w:rsid w:val="000037F6"/>
    <w:rsid w:val="0001360D"/>
    <w:rsid w:val="0001528B"/>
    <w:rsid w:val="00024233"/>
    <w:rsid w:val="00027802"/>
    <w:rsid w:val="000378C1"/>
    <w:rsid w:val="000515A8"/>
    <w:rsid w:val="00054C2D"/>
    <w:rsid w:val="000550DB"/>
    <w:rsid w:val="000605A8"/>
    <w:rsid w:val="00060C8D"/>
    <w:rsid w:val="00062313"/>
    <w:rsid w:val="00063A87"/>
    <w:rsid w:val="00063EC5"/>
    <w:rsid w:val="00065BF2"/>
    <w:rsid w:val="000750D4"/>
    <w:rsid w:val="00077D09"/>
    <w:rsid w:val="000827CF"/>
    <w:rsid w:val="0008585C"/>
    <w:rsid w:val="00087F2F"/>
    <w:rsid w:val="000A129A"/>
    <w:rsid w:val="000A4D3C"/>
    <w:rsid w:val="000C0B5F"/>
    <w:rsid w:val="000C1379"/>
    <w:rsid w:val="000C49E1"/>
    <w:rsid w:val="000D20CE"/>
    <w:rsid w:val="000D5CCB"/>
    <w:rsid w:val="000D7992"/>
    <w:rsid w:val="000D7DAC"/>
    <w:rsid w:val="000E10E6"/>
    <w:rsid w:val="000E2126"/>
    <w:rsid w:val="000E2739"/>
    <w:rsid w:val="000E5DD5"/>
    <w:rsid w:val="001057DA"/>
    <w:rsid w:val="00111747"/>
    <w:rsid w:val="001230E0"/>
    <w:rsid w:val="00124EFF"/>
    <w:rsid w:val="00125DCE"/>
    <w:rsid w:val="00132FE9"/>
    <w:rsid w:val="00133398"/>
    <w:rsid w:val="001365F4"/>
    <w:rsid w:val="00142864"/>
    <w:rsid w:val="001527B0"/>
    <w:rsid w:val="00153352"/>
    <w:rsid w:val="00156202"/>
    <w:rsid w:val="001617E5"/>
    <w:rsid w:val="001717CF"/>
    <w:rsid w:val="0017398E"/>
    <w:rsid w:val="001744E3"/>
    <w:rsid w:val="00177213"/>
    <w:rsid w:val="0018277B"/>
    <w:rsid w:val="00183203"/>
    <w:rsid w:val="001832DD"/>
    <w:rsid w:val="001843DB"/>
    <w:rsid w:val="00184B5F"/>
    <w:rsid w:val="00191F83"/>
    <w:rsid w:val="00192341"/>
    <w:rsid w:val="00194129"/>
    <w:rsid w:val="0019484C"/>
    <w:rsid w:val="00197530"/>
    <w:rsid w:val="001A30B5"/>
    <w:rsid w:val="001B278E"/>
    <w:rsid w:val="001B373B"/>
    <w:rsid w:val="001B387E"/>
    <w:rsid w:val="001B5DA4"/>
    <w:rsid w:val="001C1B99"/>
    <w:rsid w:val="001C65EE"/>
    <w:rsid w:val="001D0706"/>
    <w:rsid w:val="001D0D4A"/>
    <w:rsid w:val="001D1A51"/>
    <w:rsid w:val="001D2E62"/>
    <w:rsid w:val="001D6895"/>
    <w:rsid w:val="001E3446"/>
    <w:rsid w:val="001E40C0"/>
    <w:rsid w:val="0020156F"/>
    <w:rsid w:val="002053D9"/>
    <w:rsid w:val="00205753"/>
    <w:rsid w:val="00216588"/>
    <w:rsid w:val="0021794C"/>
    <w:rsid w:val="002207AA"/>
    <w:rsid w:val="00222DEF"/>
    <w:rsid w:val="002322BC"/>
    <w:rsid w:val="00232EC1"/>
    <w:rsid w:val="00233CF8"/>
    <w:rsid w:val="00233DE0"/>
    <w:rsid w:val="002406EF"/>
    <w:rsid w:val="00246A73"/>
    <w:rsid w:val="00256316"/>
    <w:rsid w:val="00256BAD"/>
    <w:rsid w:val="00261A50"/>
    <w:rsid w:val="00272774"/>
    <w:rsid w:val="0027373F"/>
    <w:rsid w:val="00274592"/>
    <w:rsid w:val="00276C46"/>
    <w:rsid w:val="00280287"/>
    <w:rsid w:val="00280679"/>
    <w:rsid w:val="00281E21"/>
    <w:rsid w:val="002860D4"/>
    <w:rsid w:val="00287820"/>
    <w:rsid w:val="002A136B"/>
    <w:rsid w:val="002A4659"/>
    <w:rsid w:val="002C1822"/>
    <w:rsid w:val="002C54E3"/>
    <w:rsid w:val="002D32C5"/>
    <w:rsid w:val="002D6328"/>
    <w:rsid w:val="002D74E6"/>
    <w:rsid w:val="002E7BCA"/>
    <w:rsid w:val="002F0BC7"/>
    <w:rsid w:val="003004AE"/>
    <w:rsid w:val="00305AF2"/>
    <w:rsid w:val="00324F37"/>
    <w:rsid w:val="0032559C"/>
    <w:rsid w:val="00325F47"/>
    <w:rsid w:val="0032734D"/>
    <w:rsid w:val="00330F9B"/>
    <w:rsid w:val="00334078"/>
    <w:rsid w:val="003358DD"/>
    <w:rsid w:val="003431F7"/>
    <w:rsid w:val="00344626"/>
    <w:rsid w:val="00344681"/>
    <w:rsid w:val="00347FBE"/>
    <w:rsid w:val="00350876"/>
    <w:rsid w:val="003568FB"/>
    <w:rsid w:val="0035693D"/>
    <w:rsid w:val="00361BCE"/>
    <w:rsid w:val="00362D90"/>
    <w:rsid w:val="00363179"/>
    <w:rsid w:val="00371D6D"/>
    <w:rsid w:val="003749FA"/>
    <w:rsid w:val="003763E7"/>
    <w:rsid w:val="00380B3D"/>
    <w:rsid w:val="003907E5"/>
    <w:rsid w:val="003909A4"/>
    <w:rsid w:val="00391CD4"/>
    <w:rsid w:val="0039232D"/>
    <w:rsid w:val="00392339"/>
    <w:rsid w:val="003A10CD"/>
    <w:rsid w:val="003B13BF"/>
    <w:rsid w:val="003C150C"/>
    <w:rsid w:val="003C1A50"/>
    <w:rsid w:val="003C3466"/>
    <w:rsid w:val="003C5AE0"/>
    <w:rsid w:val="003C623C"/>
    <w:rsid w:val="003C66C9"/>
    <w:rsid w:val="003D4064"/>
    <w:rsid w:val="003D713F"/>
    <w:rsid w:val="003D7F3E"/>
    <w:rsid w:val="003E6D61"/>
    <w:rsid w:val="003F225D"/>
    <w:rsid w:val="003F4ADF"/>
    <w:rsid w:val="0040350B"/>
    <w:rsid w:val="00407364"/>
    <w:rsid w:val="00411F28"/>
    <w:rsid w:val="004134CF"/>
    <w:rsid w:val="00416053"/>
    <w:rsid w:val="00417131"/>
    <w:rsid w:val="00422AF6"/>
    <w:rsid w:val="00433AA0"/>
    <w:rsid w:val="00441930"/>
    <w:rsid w:val="004458F2"/>
    <w:rsid w:val="00447471"/>
    <w:rsid w:val="00450001"/>
    <w:rsid w:val="00457BCC"/>
    <w:rsid w:val="004604B7"/>
    <w:rsid w:val="004607AB"/>
    <w:rsid w:val="00460F8F"/>
    <w:rsid w:val="0046510B"/>
    <w:rsid w:val="00465E47"/>
    <w:rsid w:val="004702A5"/>
    <w:rsid w:val="00470E69"/>
    <w:rsid w:val="00470EF7"/>
    <w:rsid w:val="00471BD3"/>
    <w:rsid w:val="004730EF"/>
    <w:rsid w:val="004774CE"/>
    <w:rsid w:val="004848B5"/>
    <w:rsid w:val="00484E8D"/>
    <w:rsid w:val="00491E33"/>
    <w:rsid w:val="004A0B67"/>
    <w:rsid w:val="004B4893"/>
    <w:rsid w:val="004B76C5"/>
    <w:rsid w:val="004C4B15"/>
    <w:rsid w:val="004C515A"/>
    <w:rsid w:val="004C665F"/>
    <w:rsid w:val="004C6663"/>
    <w:rsid w:val="004C77C5"/>
    <w:rsid w:val="004D07C2"/>
    <w:rsid w:val="004D427F"/>
    <w:rsid w:val="004D7911"/>
    <w:rsid w:val="004E3565"/>
    <w:rsid w:val="004E64BF"/>
    <w:rsid w:val="004F5EC2"/>
    <w:rsid w:val="004F6527"/>
    <w:rsid w:val="0050050D"/>
    <w:rsid w:val="00512C7B"/>
    <w:rsid w:val="00514C0B"/>
    <w:rsid w:val="00515D56"/>
    <w:rsid w:val="00521588"/>
    <w:rsid w:val="0052553C"/>
    <w:rsid w:val="0052563B"/>
    <w:rsid w:val="005261DE"/>
    <w:rsid w:val="005300D2"/>
    <w:rsid w:val="0053516C"/>
    <w:rsid w:val="0054128E"/>
    <w:rsid w:val="00544B80"/>
    <w:rsid w:val="00545427"/>
    <w:rsid w:val="00553406"/>
    <w:rsid w:val="00555421"/>
    <w:rsid w:val="00555DA8"/>
    <w:rsid w:val="00556248"/>
    <w:rsid w:val="00556D8A"/>
    <w:rsid w:val="00567AF4"/>
    <w:rsid w:val="0057096E"/>
    <w:rsid w:val="00574138"/>
    <w:rsid w:val="00584223"/>
    <w:rsid w:val="00591F5F"/>
    <w:rsid w:val="005A0565"/>
    <w:rsid w:val="005A3135"/>
    <w:rsid w:val="005A3F98"/>
    <w:rsid w:val="005A5537"/>
    <w:rsid w:val="005A6476"/>
    <w:rsid w:val="005C11A0"/>
    <w:rsid w:val="005C55C1"/>
    <w:rsid w:val="005C57A0"/>
    <w:rsid w:val="005C75B2"/>
    <w:rsid w:val="005D08BD"/>
    <w:rsid w:val="005D1ABE"/>
    <w:rsid w:val="005D3A6F"/>
    <w:rsid w:val="005D4BCA"/>
    <w:rsid w:val="005D4CFB"/>
    <w:rsid w:val="005D71A2"/>
    <w:rsid w:val="005E030C"/>
    <w:rsid w:val="005E0F04"/>
    <w:rsid w:val="005E6A5D"/>
    <w:rsid w:val="005F1905"/>
    <w:rsid w:val="005F2D5F"/>
    <w:rsid w:val="005F796A"/>
    <w:rsid w:val="00617ED3"/>
    <w:rsid w:val="00621059"/>
    <w:rsid w:val="006239C9"/>
    <w:rsid w:val="00625EE4"/>
    <w:rsid w:val="00627B65"/>
    <w:rsid w:val="00632793"/>
    <w:rsid w:val="006336FB"/>
    <w:rsid w:val="00636B1A"/>
    <w:rsid w:val="0064315A"/>
    <w:rsid w:val="00643E1B"/>
    <w:rsid w:val="00652E68"/>
    <w:rsid w:val="00653A10"/>
    <w:rsid w:val="00670C8B"/>
    <w:rsid w:val="0067734E"/>
    <w:rsid w:val="00680A71"/>
    <w:rsid w:val="006871E3"/>
    <w:rsid w:val="006A43B8"/>
    <w:rsid w:val="006B46E4"/>
    <w:rsid w:val="006C50A9"/>
    <w:rsid w:val="006C5158"/>
    <w:rsid w:val="006C6E99"/>
    <w:rsid w:val="006C75C0"/>
    <w:rsid w:val="006D6103"/>
    <w:rsid w:val="006D7070"/>
    <w:rsid w:val="006D7507"/>
    <w:rsid w:val="006E052D"/>
    <w:rsid w:val="006E1DA4"/>
    <w:rsid w:val="006E3432"/>
    <w:rsid w:val="006E678E"/>
    <w:rsid w:val="006F27F6"/>
    <w:rsid w:val="006F4FED"/>
    <w:rsid w:val="006F6F80"/>
    <w:rsid w:val="00702112"/>
    <w:rsid w:val="00712B15"/>
    <w:rsid w:val="007203C8"/>
    <w:rsid w:val="007226E4"/>
    <w:rsid w:val="00725714"/>
    <w:rsid w:val="00725EF1"/>
    <w:rsid w:val="0072777D"/>
    <w:rsid w:val="00731130"/>
    <w:rsid w:val="00734146"/>
    <w:rsid w:val="0073472B"/>
    <w:rsid w:val="007357C4"/>
    <w:rsid w:val="0075284C"/>
    <w:rsid w:val="007551A3"/>
    <w:rsid w:val="007613F0"/>
    <w:rsid w:val="00762C56"/>
    <w:rsid w:val="00762F5C"/>
    <w:rsid w:val="00764B68"/>
    <w:rsid w:val="007717A9"/>
    <w:rsid w:val="00780036"/>
    <w:rsid w:val="007829B0"/>
    <w:rsid w:val="0078416F"/>
    <w:rsid w:val="00786236"/>
    <w:rsid w:val="007877A5"/>
    <w:rsid w:val="00797EDD"/>
    <w:rsid w:val="007A49FC"/>
    <w:rsid w:val="007B0777"/>
    <w:rsid w:val="007B4E1C"/>
    <w:rsid w:val="007B5709"/>
    <w:rsid w:val="007C23B9"/>
    <w:rsid w:val="007C5AAE"/>
    <w:rsid w:val="007F0525"/>
    <w:rsid w:val="00801765"/>
    <w:rsid w:val="00805B4A"/>
    <w:rsid w:val="00806938"/>
    <w:rsid w:val="00810B72"/>
    <w:rsid w:val="00811E3A"/>
    <w:rsid w:val="00813E01"/>
    <w:rsid w:val="00821CE7"/>
    <w:rsid w:val="008237F8"/>
    <w:rsid w:val="00825495"/>
    <w:rsid w:val="00830210"/>
    <w:rsid w:val="008322E9"/>
    <w:rsid w:val="008361B1"/>
    <w:rsid w:val="00846478"/>
    <w:rsid w:val="00846721"/>
    <w:rsid w:val="00846D84"/>
    <w:rsid w:val="00850A41"/>
    <w:rsid w:val="008540E7"/>
    <w:rsid w:val="00856927"/>
    <w:rsid w:val="00866EBE"/>
    <w:rsid w:val="008741A8"/>
    <w:rsid w:val="00885A24"/>
    <w:rsid w:val="008943BC"/>
    <w:rsid w:val="008A1BF9"/>
    <w:rsid w:val="008A2865"/>
    <w:rsid w:val="008B0D3D"/>
    <w:rsid w:val="008B2B92"/>
    <w:rsid w:val="008B5CBC"/>
    <w:rsid w:val="008B5CD5"/>
    <w:rsid w:val="008C0069"/>
    <w:rsid w:val="008C0C86"/>
    <w:rsid w:val="008C1653"/>
    <w:rsid w:val="008C3960"/>
    <w:rsid w:val="008C61B4"/>
    <w:rsid w:val="008D2E5A"/>
    <w:rsid w:val="008D382D"/>
    <w:rsid w:val="008D3A7E"/>
    <w:rsid w:val="008D6F03"/>
    <w:rsid w:val="008D758C"/>
    <w:rsid w:val="008E1650"/>
    <w:rsid w:val="008E25F6"/>
    <w:rsid w:val="008E5BEE"/>
    <w:rsid w:val="008E7CF3"/>
    <w:rsid w:val="008F2A34"/>
    <w:rsid w:val="008F3773"/>
    <w:rsid w:val="008F72D1"/>
    <w:rsid w:val="00902E35"/>
    <w:rsid w:val="009076CB"/>
    <w:rsid w:val="009158C9"/>
    <w:rsid w:val="00920723"/>
    <w:rsid w:val="00924645"/>
    <w:rsid w:val="0092476B"/>
    <w:rsid w:val="00924811"/>
    <w:rsid w:val="00934F16"/>
    <w:rsid w:val="0094047F"/>
    <w:rsid w:val="009406AF"/>
    <w:rsid w:val="00940BB7"/>
    <w:rsid w:val="009441D2"/>
    <w:rsid w:val="0094627F"/>
    <w:rsid w:val="00954989"/>
    <w:rsid w:val="0096022F"/>
    <w:rsid w:val="009642D7"/>
    <w:rsid w:val="00964815"/>
    <w:rsid w:val="00965D49"/>
    <w:rsid w:val="00980D18"/>
    <w:rsid w:val="0098209B"/>
    <w:rsid w:val="0099037D"/>
    <w:rsid w:val="00997DE7"/>
    <w:rsid w:val="009A004C"/>
    <w:rsid w:val="009A27EA"/>
    <w:rsid w:val="009A3EF0"/>
    <w:rsid w:val="009A7312"/>
    <w:rsid w:val="009B099B"/>
    <w:rsid w:val="009B3133"/>
    <w:rsid w:val="009D064D"/>
    <w:rsid w:val="009D4EB0"/>
    <w:rsid w:val="009E0D01"/>
    <w:rsid w:val="009E40A5"/>
    <w:rsid w:val="009E5888"/>
    <w:rsid w:val="009F1F3B"/>
    <w:rsid w:val="009F21B5"/>
    <w:rsid w:val="009F4B2E"/>
    <w:rsid w:val="009F7178"/>
    <w:rsid w:val="009F7B15"/>
    <w:rsid w:val="00A0011F"/>
    <w:rsid w:val="00A01526"/>
    <w:rsid w:val="00A04935"/>
    <w:rsid w:val="00A05267"/>
    <w:rsid w:val="00A06CD3"/>
    <w:rsid w:val="00A07C85"/>
    <w:rsid w:val="00A10342"/>
    <w:rsid w:val="00A123BA"/>
    <w:rsid w:val="00A13164"/>
    <w:rsid w:val="00A157C2"/>
    <w:rsid w:val="00A213A5"/>
    <w:rsid w:val="00A213D1"/>
    <w:rsid w:val="00A24115"/>
    <w:rsid w:val="00A30B04"/>
    <w:rsid w:val="00A31A8D"/>
    <w:rsid w:val="00A345CD"/>
    <w:rsid w:val="00A45D7F"/>
    <w:rsid w:val="00A4664B"/>
    <w:rsid w:val="00A51C1F"/>
    <w:rsid w:val="00A54CCC"/>
    <w:rsid w:val="00A56565"/>
    <w:rsid w:val="00A60AF2"/>
    <w:rsid w:val="00A6167C"/>
    <w:rsid w:val="00A622A4"/>
    <w:rsid w:val="00A71DB1"/>
    <w:rsid w:val="00A7476C"/>
    <w:rsid w:val="00A779EE"/>
    <w:rsid w:val="00A77F01"/>
    <w:rsid w:val="00A80C31"/>
    <w:rsid w:val="00A82053"/>
    <w:rsid w:val="00A82C1B"/>
    <w:rsid w:val="00A868FF"/>
    <w:rsid w:val="00A93202"/>
    <w:rsid w:val="00A9629D"/>
    <w:rsid w:val="00A96CBC"/>
    <w:rsid w:val="00AB479F"/>
    <w:rsid w:val="00AB4D84"/>
    <w:rsid w:val="00AC19E8"/>
    <w:rsid w:val="00AC74CE"/>
    <w:rsid w:val="00AD563A"/>
    <w:rsid w:val="00AE410D"/>
    <w:rsid w:val="00AE522D"/>
    <w:rsid w:val="00AF2D97"/>
    <w:rsid w:val="00AF7437"/>
    <w:rsid w:val="00B01802"/>
    <w:rsid w:val="00B02859"/>
    <w:rsid w:val="00B10E79"/>
    <w:rsid w:val="00B211C0"/>
    <w:rsid w:val="00B23AC9"/>
    <w:rsid w:val="00B31D24"/>
    <w:rsid w:val="00B34212"/>
    <w:rsid w:val="00B406CF"/>
    <w:rsid w:val="00B43806"/>
    <w:rsid w:val="00B458D4"/>
    <w:rsid w:val="00B51DB5"/>
    <w:rsid w:val="00B52116"/>
    <w:rsid w:val="00B56A40"/>
    <w:rsid w:val="00B726CB"/>
    <w:rsid w:val="00B75667"/>
    <w:rsid w:val="00B80E58"/>
    <w:rsid w:val="00B83167"/>
    <w:rsid w:val="00B8347B"/>
    <w:rsid w:val="00B8620E"/>
    <w:rsid w:val="00B87E62"/>
    <w:rsid w:val="00B96571"/>
    <w:rsid w:val="00BA0324"/>
    <w:rsid w:val="00BA6217"/>
    <w:rsid w:val="00BB0913"/>
    <w:rsid w:val="00BC0197"/>
    <w:rsid w:val="00BC2CDC"/>
    <w:rsid w:val="00BC4DF8"/>
    <w:rsid w:val="00BC5307"/>
    <w:rsid w:val="00BD2879"/>
    <w:rsid w:val="00BD28D4"/>
    <w:rsid w:val="00BD2ED5"/>
    <w:rsid w:val="00BD4582"/>
    <w:rsid w:val="00BD67D5"/>
    <w:rsid w:val="00BE623D"/>
    <w:rsid w:val="00BF0EB4"/>
    <w:rsid w:val="00C00FFA"/>
    <w:rsid w:val="00C05CEE"/>
    <w:rsid w:val="00C0677C"/>
    <w:rsid w:val="00C20BF5"/>
    <w:rsid w:val="00C25698"/>
    <w:rsid w:val="00C30BA8"/>
    <w:rsid w:val="00C357F5"/>
    <w:rsid w:val="00C425B2"/>
    <w:rsid w:val="00C52964"/>
    <w:rsid w:val="00C57840"/>
    <w:rsid w:val="00C62487"/>
    <w:rsid w:val="00C62D95"/>
    <w:rsid w:val="00C64790"/>
    <w:rsid w:val="00C6590C"/>
    <w:rsid w:val="00C67AE0"/>
    <w:rsid w:val="00C72686"/>
    <w:rsid w:val="00C73398"/>
    <w:rsid w:val="00C76B17"/>
    <w:rsid w:val="00C76F5A"/>
    <w:rsid w:val="00C77755"/>
    <w:rsid w:val="00C81E3E"/>
    <w:rsid w:val="00C9198C"/>
    <w:rsid w:val="00CA2E19"/>
    <w:rsid w:val="00CA7A35"/>
    <w:rsid w:val="00CB2041"/>
    <w:rsid w:val="00CB6837"/>
    <w:rsid w:val="00CD2371"/>
    <w:rsid w:val="00CD68F4"/>
    <w:rsid w:val="00CE37FD"/>
    <w:rsid w:val="00CE4A29"/>
    <w:rsid w:val="00CF1F97"/>
    <w:rsid w:val="00D00478"/>
    <w:rsid w:val="00D00F9A"/>
    <w:rsid w:val="00D04712"/>
    <w:rsid w:val="00D04D3E"/>
    <w:rsid w:val="00D13704"/>
    <w:rsid w:val="00D151B0"/>
    <w:rsid w:val="00D22047"/>
    <w:rsid w:val="00D24D4E"/>
    <w:rsid w:val="00D34808"/>
    <w:rsid w:val="00D34E90"/>
    <w:rsid w:val="00D35741"/>
    <w:rsid w:val="00D3684F"/>
    <w:rsid w:val="00D40691"/>
    <w:rsid w:val="00D61992"/>
    <w:rsid w:val="00D642AA"/>
    <w:rsid w:val="00D759A5"/>
    <w:rsid w:val="00D80F8B"/>
    <w:rsid w:val="00D82D1D"/>
    <w:rsid w:val="00D90067"/>
    <w:rsid w:val="00D92DC0"/>
    <w:rsid w:val="00DA04E4"/>
    <w:rsid w:val="00DA0B25"/>
    <w:rsid w:val="00DA3240"/>
    <w:rsid w:val="00DA4953"/>
    <w:rsid w:val="00DC048A"/>
    <w:rsid w:val="00DC1ECD"/>
    <w:rsid w:val="00DC6FB9"/>
    <w:rsid w:val="00DD02BF"/>
    <w:rsid w:val="00DD1253"/>
    <w:rsid w:val="00DD6D76"/>
    <w:rsid w:val="00DE2248"/>
    <w:rsid w:val="00DE23E9"/>
    <w:rsid w:val="00DE2B7C"/>
    <w:rsid w:val="00DE6F5A"/>
    <w:rsid w:val="00E0278A"/>
    <w:rsid w:val="00E039FF"/>
    <w:rsid w:val="00E05450"/>
    <w:rsid w:val="00E062E1"/>
    <w:rsid w:val="00E15506"/>
    <w:rsid w:val="00E175CA"/>
    <w:rsid w:val="00E25020"/>
    <w:rsid w:val="00E25191"/>
    <w:rsid w:val="00E36273"/>
    <w:rsid w:val="00E42694"/>
    <w:rsid w:val="00E45404"/>
    <w:rsid w:val="00E45CD9"/>
    <w:rsid w:val="00E46D27"/>
    <w:rsid w:val="00E47511"/>
    <w:rsid w:val="00E50B6D"/>
    <w:rsid w:val="00E5486D"/>
    <w:rsid w:val="00E560BB"/>
    <w:rsid w:val="00E57725"/>
    <w:rsid w:val="00E6580D"/>
    <w:rsid w:val="00E72892"/>
    <w:rsid w:val="00E808EC"/>
    <w:rsid w:val="00E94728"/>
    <w:rsid w:val="00E949B9"/>
    <w:rsid w:val="00EA0B58"/>
    <w:rsid w:val="00EB6445"/>
    <w:rsid w:val="00EB7606"/>
    <w:rsid w:val="00ED016A"/>
    <w:rsid w:val="00ED0B3B"/>
    <w:rsid w:val="00ED70FC"/>
    <w:rsid w:val="00ED7DD8"/>
    <w:rsid w:val="00EE445B"/>
    <w:rsid w:val="00EF4D80"/>
    <w:rsid w:val="00EF69FD"/>
    <w:rsid w:val="00EF6F45"/>
    <w:rsid w:val="00F00947"/>
    <w:rsid w:val="00F12283"/>
    <w:rsid w:val="00F13E53"/>
    <w:rsid w:val="00F15B77"/>
    <w:rsid w:val="00F15C8E"/>
    <w:rsid w:val="00F2320F"/>
    <w:rsid w:val="00F300D1"/>
    <w:rsid w:val="00F30DD0"/>
    <w:rsid w:val="00F356C3"/>
    <w:rsid w:val="00F44184"/>
    <w:rsid w:val="00F4433F"/>
    <w:rsid w:val="00F47BE8"/>
    <w:rsid w:val="00F52698"/>
    <w:rsid w:val="00F538DF"/>
    <w:rsid w:val="00F5641F"/>
    <w:rsid w:val="00F6490F"/>
    <w:rsid w:val="00F73E82"/>
    <w:rsid w:val="00F94A80"/>
    <w:rsid w:val="00F96576"/>
    <w:rsid w:val="00FA72A2"/>
    <w:rsid w:val="00FB595B"/>
    <w:rsid w:val="00FC3121"/>
    <w:rsid w:val="00FC3B61"/>
    <w:rsid w:val="00FC43CC"/>
    <w:rsid w:val="00FC48DF"/>
    <w:rsid w:val="00FC7F2A"/>
    <w:rsid w:val="00FD1D25"/>
    <w:rsid w:val="00FE0106"/>
    <w:rsid w:val="00FF264B"/>
    <w:rsid w:val="00FF2BF4"/>
    <w:rsid w:val="00FF36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31C50"/>
  <w15:chartTrackingRefBased/>
  <w15:docId w15:val="{6BB11E5F-4023-4010-8889-4085E9FFC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5158"/>
    <w:pPr>
      <w:ind w:left="720"/>
      <w:contextualSpacing/>
    </w:pPr>
  </w:style>
  <w:style w:type="paragraph" w:styleId="Title">
    <w:name w:val="Title"/>
    <w:basedOn w:val="Normal"/>
    <w:next w:val="Normal"/>
    <w:link w:val="TitleChar"/>
    <w:uiPriority w:val="10"/>
    <w:qFormat/>
    <w:rsid w:val="0019412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1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9412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94129"/>
    <w:rPr>
      <w:rFonts w:eastAsiaTheme="minorEastAsia"/>
      <w:color w:val="5A5A5A" w:themeColor="text1" w:themeTint="A5"/>
      <w:spacing w:val="15"/>
    </w:rPr>
  </w:style>
  <w:style w:type="paragraph" w:customStyle="1" w:styleId="EndNoteBibliographyTitle">
    <w:name w:val="EndNote Bibliography Title"/>
    <w:basedOn w:val="Normal"/>
    <w:link w:val="EndNoteBibliographyTitleChar"/>
    <w:rsid w:val="00F009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0947"/>
    <w:rPr>
      <w:rFonts w:ascii="Calibri" w:hAnsi="Calibri" w:cs="Calibri"/>
      <w:noProof/>
    </w:rPr>
  </w:style>
  <w:style w:type="paragraph" w:customStyle="1" w:styleId="EndNoteBibliography">
    <w:name w:val="EndNote Bibliography"/>
    <w:basedOn w:val="Normal"/>
    <w:link w:val="EndNoteBibliographyChar"/>
    <w:rsid w:val="00F009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0947"/>
    <w:rPr>
      <w:rFonts w:ascii="Calibri" w:hAnsi="Calibri" w:cs="Calibri"/>
      <w:noProof/>
    </w:rPr>
  </w:style>
  <w:style w:type="character" w:styleId="PlaceholderText">
    <w:name w:val="Placeholder Text"/>
    <w:basedOn w:val="DefaultParagraphFont"/>
    <w:uiPriority w:val="99"/>
    <w:semiHidden/>
    <w:rsid w:val="000605A8"/>
    <w:rPr>
      <w:color w:val="808080"/>
    </w:rPr>
  </w:style>
  <w:style w:type="character" w:customStyle="1" w:styleId="fontstyle01">
    <w:name w:val="fontstyle01"/>
    <w:basedOn w:val="DefaultParagraphFont"/>
    <w:rsid w:val="0035693D"/>
    <w:rPr>
      <w:rFonts w:ascii="CMR10" w:hAnsi="CMR10" w:hint="default"/>
      <w:b w:val="0"/>
      <w:bCs w:val="0"/>
      <w:i w:val="0"/>
      <w:iCs w:val="0"/>
      <w:color w:val="000000"/>
      <w:sz w:val="22"/>
      <w:szCs w:val="22"/>
    </w:rPr>
  </w:style>
  <w:style w:type="character" w:styleId="Strong">
    <w:name w:val="Strong"/>
    <w:basedOn w:val="DefaultParagraphFont"/>
    <w:uiPriority w:val="22"/>
    <w:qFormat/>
    <w:rsid w:val="00ED7DD8"/>
    <w:rPr>
      <w:b/>
      <w:bCs/>
    </w:rPr>
  </w:style>
  <w:style w:type="character" w:customStyle="1" w:styleId="fontstyle21">
    <w:name w:val="fontstyle21"/>
    <w:basedOn w:val="DefaultParagraphFont"/>
    <w:rsid w:val="000550DB"/>
    <w:rPr>
      <w:rFonts w:ascii="CMTI12" w:hAnsi="CMTI12" w:hint="default"/>
      <w:b w:val="0"/>
      <w:bCs w:val="0"/>
      <w:i/>
      <w:iCs/>
      <w:color w:val="000000"/>
      <w:sz w:val="24"/>
      <w:szCs w:val="24"/>
    </w:rPr>
  </w:style>
  <w:style w:type="paragraph" w:styleId="Caption">
    <w:name w:val="caption"/>
    <w:basedOn w:val="Normal"/>
    <w:next w:val="Normal"/>
    <w:uiPriority w:val="35"/>
    <w:unhideWhenUsed/>
    <w:qFormat/>
    <w:rsid w:val="005D3A6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B52116"/>
    <w:rPr>
      <w:sz w:val="16"/>
      <w:szCs w:val="16"/>
    </w:rPr>
  </w:style>
  <w:style w:type="paragraph" w:styleId="CommentText">
    <w:name w:val="annotation text"/>
    <w:basedOn w:val="Normal"/>
    <w:link w:val="CommentTextChar"/>
    <w:uiPriority w:val="99"/>
    <w:semiHidden/>
    <w:unhideWhenUsed/>
    <w:rsid w:val="00B52116"/>
    <w:pPr>
      <w:spacing w:line="240" w:lineRule="auto"/>
    </w:pPr>
    <w:rPr>
      <w:sz w:val="20"/>
      <w:szCs w:val="20"/>
    </w:rPr>
  </w:style>
  <w:style w:type="character" w:customStyle="1" w:styleId="CommentTextChar">
    <w:name w:val="Comment Text Char"/>
    <w:basedOn w:val="DefaultParagraphFont"/>
    <w:link w:val="CommentText"/>
    <w:uiPriority w:val="99"/>
    <w:semiHidden/>
    <w:rsid w:val="00B52116"/>
    <w:rPr>
      <w:sz w:val="20"/>
      <w:szCs w:val="20"/>
    </w:rPr>
  </w:style>
  <w:style w:type="paragraph" w:styleId="CommentSubject">
    <w:name w:val="annotation subject"/>
    <w:basedOn w:val="CommentText"/>
    <w:next w:val="CommentText"/>
    <w:link w:val="CommentSubjectChar"/>
    <w:uiPriority w:val="99"/>
    <w:semiHidden/>
    <w:unhideWhenUsed/>
    <w:rsid w:val="00B52116"/>
    <w:rPr>
      <w:b/>
      <w:bCs/>
    </w:rPr>
  </w:style>
  <w:style w:type="character" w:customStyle="1" w:styleId="CommentSubjectChar">
    <w:name w:val="Comment Subject Char"/>
    <w:basedOn w:val="CommentTextChar"/>
    <w:link w:val="CommentSubject"/>
    <w:uiPriority w:val="99"/>
    <w:semiHidden/>
    <w:rsid w:val="00B52116"/>
    <w:rPr>
      <w:b/>
      <w:bCs/>
      <w:sz w:val="20"/>
      <w:szCs w:val="20"/>
    </w:rPr>
  </w:style>
  <w:style w:type="paragraph" w:styleId="BalloonText">
    <w:name w:val="Balloon Text"/>
    <w:basedOn w:val="Normal"/>
    <w:link w:val="BalloonTextChar"/>
    <w:uiPriority w:val="99"/>
    <w:semiHidden/>
    <w:unhideWhenUsed/>
    <w:rsid w:val="00B521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116"/>
    <w:rPr>
      <w:rFonts w:ascii="Segoe UI" w:hAnsi="Segoe UI" w:cs="Segoe UI"/>
      <w:sz w:val="18"/>
      <w:szCs w:val="18"/>
    </w:rPr>
  </w:style>
  <w:style w:type="character" w:styleId="Hyperlink">
    <w:name w:val="Hyperlink"/>
    <w:basedOn w:val="DefaultParagraphFont"/>
    <w:uiPriority w:val="99"/>
    <w:unhideWhenUsed/>
    <w:rsid w:val="0017398E"/>
    <w:rPr>
      <w:color w:val="0563C1" w:themeColor="hyperlink"/>
      <w:u w:val="single"/>
    </w:rPr>
  </w:style>
  <w:style w:type="character" w:styleId="UnresolvedMention">
    <w:name w:val="Unresolved Mention"/>
    <w:basedOn w:val="DefaultParagraphFont"/>
    <w:uiPriority w:val="99"/>
    <w:semiHidden/>
    <w:unhideWhenUsed/>
    <w:rsid w:val="0017398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1014187">
      <w:bodyDiv w:val="1"/>
      <w:marLeft w:val="0"/>
      <w:marRight w:val="0"/>
      <w:marTop w:val="0"/>
      <w:marBottom w:val="0"/>
      <w:divBdr>
        <w:top w:val="none" w:sz="0" w:space="0" w:color="auto"/>
        <w:left w:val="none" w:sz="0" w:space="0" w:color="auto"/>
        <w:bottom w:val="none" w:sz="0" w:space="0" w:color="auto"/>
        <w:right w:val="none" w:sz="0" w:space="0" w:color="auto"/>
      </w:divBdr>
      <w:divsChild>
        <w:div w:id="1157190440">
          <w:marLeft w:val="360"/>
          <w:marRight w:val="360"/>
          <w:marTop w:val="0"/>
          <w:marBottom w:val="3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emf"/><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E8392B-E594-40E6-8ADA-C5AC325F2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7</TotalTime>
  <Pages>16</Pages>
  <Words>11463</Words>
  <Characters>65340</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ara Caratelli</dc:creator>
  <cp:keywords/>
  <dc:description/>
  <cp:lastModifiedBy>Chiara Caratelli</cp:lastModifiedBy>
  <cp:revision>97</cp:revision>
  <dcterms:created xsi:type="dcterms:W3CDTF">2018-09-03T05:36:00Z</dcterms:created>
  <dcterms:modified xsi:type="dcterms:W3CDTF">2018-09-14T10:00:00Z</dcterms:modified>
</cp:coreProperties>
</file>